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71C9D" w14:textId="77777777" w:rsidR="00C94E3B" w:rsidRDefault="00C94E3B" w:rsidP="00947050">
      <w:pPr>
        <w:spacing w:line="360" w:lineRule="auto"/>
      </w:pPr>
      <w:r>
        <w:t>DISCUSSION</w:t>
      </w:r>
    </w:p>
    <w:p w14:paraId="4C669390" w14:textId="729B9B1D" w:rsidR="00AB4ED7" w:rsidRDefault="00FC1329" w:rsidP="00947050">
      <w:pPr>
        <w:spacing w:line="360" w:lineRule="auto"/>
      </w:pPr>
      <w:r>
        <w:t xml:space="preserve">We found inconsistent effects of atmospheric CO2 concentration and waterlogging status on </w:t>
      </w:r>
      <w:commentRangeStart w:id="0"/>
      <w:r>
        <w:t>gas exchange, growth and functional traits</w:t>
      </w:r>
      <w:commentRangeEnd w:id="0"/>
      <w:r w:rsidR="003650FD">
        <w:rPr>
          <w:rStyle w:val="CommentReference"/>
        </w:rPr>
        <w:commentReference w:id="0"/>
      </w:r>
      <w:r>
        <w:t xml:space="preserve"> </w:t>
      </w:r>
      <w:r w:rsidR="00366C24">
        <w:t>between species of</w:t>
      </w:r>
      <w:r>
        <w:t xml:space="preserve"> riparian tree seedlings. </w:t>
      </w:r>
    </w:p>
    <w:p w14:paraId="569A8AAA" w14:textId="6A67B2E9" w:rsidR="00F67317" w:rsidRDefault="00F67317" w:rsidP="00947050">
      <w:pPr>
        <w:spacing w:line="360" w:lineRule="auto"/>
      </w:pPr>
      <w:r>
        <w:t xml:space="preserve">While photosynthesis is the primary means by which plants accumulate biomass, increases in leaf-level photosynthesis may not necessarily translate to biomass gains (REF). </w:t>
      </w:r>
      <w:r>
        <w:t xml:space="preserve">Metabolically costly responses to waterlogging tolerance, such as </w:t>
      </w:r>
      <w:commentRangeStart w:id="1"/>
      <w:r>
        <w:t>anaerobic catabolism (), detoxification of reactive oxygen species and toxic ions</w:t>
      </w:r>
      <w:commentRangeEnd w:id="1"/>
      <w:r>
        <w:rPr>
          <w:rStyle w:val="CommentReference"/>
        </w:rPr>
        <w:commentReference w:id="1"/>
      </w:r>
      <w:r>
        <w:t>, and</w:t>
      </w:r>
      <w:r>
        <w:t xml:space="preserve"> morphological adaptations</w:t>
      </w:r>
      <w:r w:rsidR="00CE5A27">
        <w:t xml:space="preserve"> such as</w:t>
      </w:r>
      <w:r>
        <w:t xml:space="preserve"> formation of adventitious roots may </w:t>
      </w:r>
      <w:r>
        <w:t>act as energetic</w:t>
      </w:r>
      <w:r>
        <w:t xml:space="preserve"> sink</w:t>
      </w:r>
      <w:r>
        <w:t>s</w:t>
      </w:r>
      <w:r>
        <w:t xml:space="preserve">. </w:t>
      </w:r>
      <w:r>
        <w:t xml:space="preserve">Species-specific relationships between </w:t>
      </w:r>
      <w:r w:rsidR="00CE5A27">
        <w:t>photosynthetic rate</w:t>
      </w:r>
      <w:r>
        <w:t xml:space="preserve"> and biomass responses to waterlogging and CO2 level treatments were apparent in this study.</w:t>
      </w:r>
    </w:p>
    <w:p w14:paraId="4D0E817D" w14:textId="2747912D" w:rsidR="00BC2749" w:rsidRDefault="00FC1329" w:rsidP="00947050">
      <w:pPr>
        <w:spacing w:line="360" w:lineRule="auto"/>
      </w:pPr>
      <w:r>
        <w:t>Of the three species studi</w:t>
      </w:r>
      <w:r w:rsidR="00366C24">
        <w:t xml:space="preserve">ed here, only growth of C. </w:t>
      </w:r>
      <w:proofErr w:type="spellStart"/>
      <w:r w:rsidR="00366C24">
        <w:t>cunninghamiana</w:t>
      </w:r>
      <w:proofErr w:type="spellEnd"/>
      <w:r w:rsidR="00366C24">
        <w:t xml:space="preserve"> was interactively affected by CO2 concentration and waterlogging status.</w:t>
      </w:r>
      <w:r w:rsidR="004F14A4">
        <w:t xml:space="preserve"> </w:t>
      </w:r>
      <w:r w:rsidR="00C738AE">
        <w:t xml:space="preserve">Biomass of shoot, total root and fine root components was significantly higher under eCO2 for control C. </w:t>
      </w:r>
      <w:proofErr w:type="spellStart"/>
      <w:r w:rsidR="00C738AE">
        <w:t>cunninghamiana</w:t>
      </w:r>
      <w:proofErr w:type="spellEnd"/>
      <w:r w:rsidR="00C738AE">
        <w:t xml:space="preserve"> plants, but not plants </w:t>
      </w:r>
      <w:r w:rsidR="00AB4ED7">
        <w:t>which were recovering from</w:t>
      </w:r>
      <w:r w:rsidR="00C738AE">
        <w:t xml:space="preserve"> waterlogging, despite increased rates of CO2 assimilation. </w:t>
      </w:r>
      <w:r w:rsidR="00D83F60">
        <w:t>No significant interaction effect on root mass fraction was found, but visual inspection of the data (</w:t>
      </w:r>
      <w:r w:rsidR="00D83F60" w:rsidRPr="00D83F60">
        <w:rPr>
          <w:highlight w:val="cyan"/>
        </w:rPr>
        <w:t>Fig X)</w:t>
      </w:r>
      <w:r w:rsidR="00D83F60">
        <w:t xml:space="preserve"> indicates that eCO2 stimulation of RMF was present in control and recovering, but not waterlogged plants. Re-es</w:t>
      </w:r>
      <w:r w:rsidR="0080274A">
        <w:t xml:space="preserve">tablishment of pre-waterlogging </w:t>
      </w:r>
      <w:r w:rsidR="00D83F60">
        <w:t>biomass allocation appears to have occurred despite absent differences in total biomas</w:t>
      </w:r>
      <w:r w:rsidR="0080274A">
        <w:t xml:space="preserve">s. </w:t>
      </w:r>
      <w:r w:rsidR="00AB4ED7">
        <w:t>Photosynthesis remained higher in recovering</w:t>
      </w:r>
      <w:r w:rsidR="00D83F60">
        <w:t xml:space="preserve"> plants under eCO2</w:t>
      </w:r>
      <w:r w:rsidR="00AB4ED7">
        <w:t xml:space="preserve">, indicating that their </w:t>
      </w:r>
      <w:r w:rsidR="00E30DAE">
        <w:t xml:space="preserve">ability to convert the extra </w:t>
      </w:r>
      <w:proofErr w:type="spellStart"/>
      <w:r w:rsidR="00E30DAE">
        <w:t>photosynthate</w:t>
      </w:r>
      <w:proofErr w:type="spellEnd"/>
      <w:r w:rsidR="00E30DAE">
        <w:t xml:space="preserve"> produced under eCO2 into biomass was impaired</w:t>
      </w:r>
      <w:r w:rsidR="00C738AE">
        <w:t xml:space="preserve"> </w:t>
      </w:r>
      <w:r w:rsidR="00AB4ED7">
        <w:t>by</w:t>
      </w:r>
      <w:r w:rsidR="00C738AE">
        <w:t xml:space="preserve"> waterlogg</w:t>
      </w:r>
      <w:r w:rsidR="00E30DAE">
        <w:t>ing</w:t>
      </w:r>
      <w:r w:rsidR="00C738AE">
        <w:t xml:space="preserve">. </w:t>
      </w:r>
    </w:p>
    <w:p w14:paraId="12244236" w14:textId="5E59F7C7" w:rsidR="00C65AC5" w:rsidRDefault="004F54EC" w:rsidP="00947050">
      <w:pPr>
        <w:spacing w:line="360" w:lineRule="auto"/>
      </w:pPr>
      <w:r>
        <w:t xml:space="preserve">No increase in biomass attended increased photosynthetic rate under eCO2 for either A. floribunda or E. </w:t>
      </w:r>
      <w:proofErr w:type="spellStart"/>
      <w:r>
        <w:t>camaldulensis</w:t>
      </w:r>
      <w:proofErr w:type="spellEnd"/>
      <w:r>
        <w:t>.</w:t>
      </w:r>
      <w:r>
        <w:t xml:space="preserve"> </w:t>
      </w:r>
      <w:r w:rsidR="00997587">
        <w:t>A.</w:t>
      </w:r>
      <w:r w:rsidR="00B51C67">
        <w:t xml:space="preserve"> </w:t>
      </w:r>
      <w:r w:rsidR="00A555BD">
        <w:t xml:space="preserve">floribunda </w:t>
      </w:r>
      <w:r w:rsidR="003C5117">
        <w:t xml:space="preserve">underwent </w:t>
      </w:r>
      <w:r w:rsidR="00B51C67">
        <w:t xml:space="preserve">substantial </w:t>
      </w:r>
      <w:r w:rsidR="003C5117">
        <w:t>root mortality in response to waterlogging</w:t>
      </w:r>
      <w:r w:rsidR="007C1423">
        <w:t xml:space="preserve">, although the presence of </w:t>
      </w:r>
      <w:r w:rsidR="000E0B93">
        <w:t xml:space="preserve">spongy white </w:t>
      </w:r>
      <w:proofErr w:type="spellStart"/>
      <w:r w:rsidR="00E97E9D">
        <w:t>aerenchymous</w:t>
      </w:r>
      <w:proofErr w:type="spellEnd"/>
      <w:r w:rsidR="007C1423">
        <w:t xml:space="preserve"> adventitious</w:t>
      </w:r>
      <w:r w:rsidR="00E97E9D">
        <w:t xml:space="preserve"> </w:t>
      </w:r>
      <w:r w:rsidR="00320E31">
        <w:t>roots</w:t>
      </w:r>
      <w:r w:rsidR="007C1423">
        <w:t xml:space="preserve"> </w:t>
      </w:r>
      <w:r w:rsidR="000E0B93">
        <w:t xml:space="preserve">indicated </w:t>
      </w:r>
      <w:r w:rsidR="007C1423">
        <w:t xml:space="preserve">a degree of </w:t>
      </w:r>
      <w:r w:rsidR="000E0B93">
        <w:t xml:space="preserve">morphological adaptation to anoxia </w:t>
      </w:r>
      <w:r w:rsidR="000E0B93">
        <w:fldChar w:fldCharType="begin" w:fldLock="1"/>
      </w:r>
      <w:r w:rsidR="00A65CEC">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rsidR="000E0B93">
        <w:fldChar w:fldCharType="separate"/>
      </w:r>
      <w:r w:rsidR="00A65CEC" w:rsidRPr="00A65CEC">
        <w:rPr>
          <w:noProof/>
        </w:rPr>
        <w:t>(Evans 2004)</w:t>
      </w:r>
      <w:r w:rsidR="000E0B93">
        <w:fldChar w:fldCharType="end"/>
      </w:r>
      <w:r w:rsidR="000E0B93">
        <w:t xml:space="preserve">. </w:t>
      </w:r>
      <w:r w:rsidR="003650FD" w:rsidRPr="000C4AD9">
        <w:rPr>
          <w:highlight w:val="lightGray"/>
        </w:rPr>
        <w:t>Stomatal conductance was also reduced by waterlogging</w:t>
      </w:r>
      <w:r w:rsidR="003650FD" w:rsidRPr="000C4AD9">
        <w:rPr>
          <w:highlight w:val="lightGray"/>
        </w:rPr>
        <w:t xml:space="preserve"> in A. floribunda</w:t>
      </w:r>
      <w:r w:rsidR="00CE5A27" w:rsidRPr="000C4AD9">
        <w:rPr>
          <w:highlight w:val="lightGray"/>
        </w:rPr>
        <w:t>.</w:t>
      </w:r>
      <w:r w:rsidR="00E97E9D">
        <w:t xml:space="preserve"> </w:t>
      </w:r>
      <w:r w:rsidR="00BC2749">
        <w:t xml:space="preserve">Conversely, </w:t>
      </w:r>
      <w:r w:rsidR="00B51C67">
        <w:t xml:space="preserve">waterlogging </w:t>
      </w:r>
      <w:r w:rsidR="00BC2749">
        <w:t xml:space="preserve">stimulated fine root growth in E. </w:t>
      </w:r>
      <w:proofErr w:type="spellStart"/>
      <w:r w:rsidR="00BC2749">
        <w:t>camaldulensis</w:t>
      </w:r>
      <w:proofErr w:type="spellEnd"/>
      <w:r w:rsidR="00676F69">
        <w:t>.</w:t>
      </w:r>
      <w:r w:rsidR="00BC2749">
        <w:t xml:space="preserve"> </w:t>
      </w:r>
      <w:r w:rsidR="005A2695">
        <w:t>A proliferation of</w:t>
      </w:r>
      <w:r w:rsidR="00BC2749">
        <w:t xml:space="preserve"> </w:t>
      </w:r>
      <w:r w:rsidR="000E0B93">
        <w:t xml:space="preserve">fine </w:t>
      </w:r>
      <w:proofErr w:type="spellStart"/>
      <w:r w:rsidR="00BC2749">
        <w:t>aerenchymous</w:t>
      </w:r>
      <w:proofErr w:type="spellEnd"/>
      <w:r w:rsidR="00BC2749">
        <w:t xml:space="preserve"> roots</w:t>
      </w:r>
      <w:r w:rsidR="005A2695">
        <w:t xml:space="preserve"> </w:t>
      </w:r>
      <w:r w:rsidR="007C1423">
        <w:t xml:space="preserve">both below and above the water line </w:t>
      </w:r>
      <w:r w:rsidR="005A2695">
        <w:t>was observed in waterlogged and recovered plants</w:t>
      </w:r>
      <w:r w:rsidR="00676F69">
        <w:t xml:space="preserve">, corresponding to </w:t>
      </w:r>
      <w:r w:rsidR="005A2695">
        <w:t>increased</w:t>
      </w:r>
      <w:r w:rsidR="00676F69">
        <w:t xml:space="preserve"> fine root mass compared with control plants</w:t>
      </w:r>
      <w:r w:rsidR="00BC2749">
        <w:t>.</w:t>
      </w:r>
      <w:r w:rsidR="007C1423">
        <w:t xml:space="preserve"> </w:t>
      </w:r>
      <w:r w:rsidR="00320E31">
        <w:t xml:space="preserve">No significant effect of waterlogging on shoot biomass was observed in A. floribunda or E. </w:t>
      </w:r>
      <w:proofErr w:type="spellStart"/>
      <w:r w:rsidR="00320E31">
        <w:t>camaldulensis</w:t>
      </w:r>
      <w:proofErr w:type="spellEnd"/>
      <w:r w:rsidR="00320E31">
        <w:t xml:space="preserve">. </w:t>
      </w:r>
      <w:r w:rsidR="007C1423">
        <w:t>Th</w:t>
      </w:r>
      <w:r w:rsidR="00320E31">
        <w:t xml:space="preserve">e </w:t>
      </w:r>
      <w:r w:rsidR="007C1423">
        <w:t xml:space="preserve">strong morphological </w:t>
      </w:r>
      <w:r w:rsidR="00320E31">
        <w:t xml:space="preserve">response of E. </w:t>
      </w:r>
      <w:proofErr w:type="spellStart"/>
      <w:r w:rsidR="00320E31">
        <w:t>camaldulensis</w:t>
      </w:r>
      <w:proofErr w:type="spellEnd"/>
      <w:r w:rsidR="007C1423">
        <w:t xml:space="preserve"> </w:t>
      </w:r>
      <w:r w:rsidR="00320E31">
        <w:t xml:space="preserve">root systems </w:t>
      </w:r>
      <w:r w:rsidR="007C1423">
        <w:t>combined with higher photosynthetic rate</w:t>
      </w:r>
      <w:r w:rsidR="003650FD">
        <w:t xml:space="preserve"> </w:t>
      </w:r>
      <w:r w:rsidR="007C1423">
        <w:t>in recovering than control plants</w:t>
      </w:r>
      <w:r w:rsidR="003650FD" w:rsidRPr="00CE5A27">
        <w:rPr>
          <w:highlight w:val="cyan"/>
        </w:rPr>
        <w:t>, and higher stomatal conductance in waterlogged plants than control or recovering plants,</w:t>
      </w:r>
      <w:r w:rsidR="007C1423">
        <w:t xml:space="preserve"> indicates that E. </w:t>
      </w:r>
      <w:proofErr w:type="spellStart"/>
      <w:r w:rsidR="007C1423">
        <w:t>camaldulensis</w:t>
      </w:r>
      <w:proofErr w:type="spellEnd"/>
      <w:r w:rsidR="007C1423">
        <w:t xml:space="preserve"> responded favourably to waterlogging in this study</w:t>
      </w:r>
      <w:r w:rsidR="00320E31">
        <w:t>. T</w:t>
      </w:r>
      <w:r w:rsidR="003650FD">
        <w:t>his growth response</w:t>
      </w:r>
      <w:r w:rsidR="00320E31">
        <w:t xml:space="preserve"> concurs with the results of previous studies </w:t>
      </w:r>
      <w:r w:rsidR="00320E31">
        <w:fldChar w:fldCharType="begin" w:fldLock="1"/>
      </w:r>
      <w:r w:rsidR="00A65CEC">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rsidR="00320E31">
        <w:fldChar w:fldCharType="separate"/>
      </w:r>
      <w:r w:rsidR="00A65CEC" w:rsidRPr="00A65CEC">
        <w:rPr>
          <w:noProof/>
        </w:rPr>
        <w:t>(Sena-Gomes &amp; Kozlowski 1980; Marcar 1993)</w:t>
      </w:r>
      <w:r w:rsidR="00320E31">
        <w:fldChar w:fldCharType="end"/>
      </w:r>
      <w:r w:rsidR="00320E31">
        <w:t>,</w:t>
      </w:r>
      <w:r w:rsidR="00C65AC5">
        <w:t xml:space="preserve"> although see</w:t>
      </w:r>
      <w:r w:rsidR="00A65CEC">
        <w:t xml:space="preserve"> </w:t>
      </w:r>
      <w:r w:rsidR="00A65CEC">
        <w:fldChar w:fldCharType="begin" w:fldLock="1"/>
      </w:r>
      <w:r w:rsidR="00A65CEC">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Yamanoshita, Norisada, Masumori, &amp; Kojima, (2006)", "plainTextFormattedCitation" : "(Kogawara et al. 2006)", "previouslyFormattedCitation" : "(Kogawara &lt;i&gt;et al.&lt;/i&gt; 2006)" }, "properties" : { "noteIndex" : 0 }, "schema" : "https://github.com/citation-style-language/schema/raw/master/csl-citation.json" }</w:instrText>
      </w:r>
      <w:r w:rsidR="00A65CEC">
        <w:fldChar w:fldCharType="separate"/>
      </w:r>
      <w:r w:rsidR="00A65CEC" w:rsidRPr="00A65CEC">
        <w:rPr>
          <w:noProof/>
        </w:rPr>
        <w:t xml:space="preserve">Kogawara, </w:t>
      </w:r>
      <w:r w:rsidR="00A65CEC" w:rsidRPr="00A65CEC">
        <w:rPr>
          <w:noProof/>
        </w:rPr>
        <w:lastRenderedPageBreak/>
        <w:t xml:space="preserve">Yamanoshita, Norisada, Masumori, &amp; Kojima, </w:t>
      </w:r>
      <w:r w:rsidR="00A65CEC">
        <w:rPr>
          <w:noProof/>
        </w:rPr>
        <w:t>(</w:t>
      </w:r>
      <w:r w:rsidR="00A65CEC" w:rsidRPr="00A65CEC">
        <w:rPr>
          <w:noProof/>
        </w:rPr>
        <w:t>2006)</w:t>
      </w:r>
      <w:r w:rsidR="00A65CEC">
        <w:fldChar w:fldCharType="end"/>
      </w:r>
      <w:r w:rsidR="00A65CEC">
        <w:t>;</w:t>
      </w:r>
      <w:r w:rsidR="00320E31">
        <w:t xml:space="preserve"> </w:t>
      </w:r>
      <w:proofErr w:type="spellStart"/>
      <w:r w:rsidR="00A65CEC">
        <w:t>Sena</w:t>
      </w:r>
      <w:proofErr w:type="spellEnd"/>
      <w:r w:rsidR="00A65CEC">
        <w:t>-Gomes &amp; Kozlowski (1980) also</w:t>
      </w:r>
      <w:r w:rsidR="004377C8">
        <w:t xml:space="preserve"> reported reduction in shoot biomass of E. </w:t>
      </w:r>
      <w:proofErr w:type="spellStart"/>
      <w:r w:rsidR="004377C8">
        <w:t>camaldulensis</w:t>
      </w:r>
      <w:proofErr w:type="spellEnd"/>
      <w:r w:rsidR="004377C8">
        <w:t xml:space="preserve"> following waterlogging</w:t>
      </w:r>
      <w:r w:rsidR="00320E31">
        <w:t>.</w:t>
      </w:r>
      <w:r w:rsidR="007C1423">
        <w:t xml:space="preserve"> </w:t>
      </w:r>
    </w:p>
    <w:p w14:paraId="160705B7" w14:textId="7EB9506E" w:rsidR="001D507E" w:rsidRDefault="00A47C45" w:rsidP="00947050">
      <w:pPr>
        <w:spacing w:line="360" w:lineRule="auto"/>
      </w:pPr>
      <w:r>
        <w:t xml:space="preserve">No evidence was found to </w:t>
      </w:r>
      <w:r w:rsidR="00FF4382">
        <w:t xml:space="preserve">support the </w:t>
      </w:r>
      <w:r>
        <w:t>suggest</w:t>
      </w:r>
      <w:r w:rsidR="00FF4382">
        <w:t>ion</w:t>
      </w:r>
      <w:r>
        <w:t xml:space="preserve"> that</w:t>
      </w:r>
      <w:r w:rsidR="00C65AC5">
        <w:t xml:space="preserve"> higher water use efficiency under eCO2 </w:t>
      </w:r>
      <w:r w:rsidR="00FF4382">
        <w:t>might facilitate</w:t>
      </w:r>
      <w:r w:rsidR="00C65AC5">
        <w:t xml:space="preserve"> photosynthesis where </w:t>
      </w:r>
      <w:r w:rsidR="00C9400D">
        <w:t>waterlogging had</w:t>
      </w:r>
      <w:r w:rsidR="00C65AC5">
        <w:t xml:space="preserve"> caused stomatal closure. </w:t>
      </w:r>
      <w:r w:rsidR="000C4AD9">
        <w:t xml:space="preserve">WUE was altered by waterlogging only in A. floribunda, and by CO2 level only in E. </w:t>
      </w:r>
      <w:proofErr w:type="spellStart"/>
      <w:r w:rsidR="000C4AD9">
        <w:t>camaldulensis</w:t>
      </w:r>
      <w:proofErr w:type="spellEnd"/>
      <w:r w:rsidR="001D507E">
        <w:t>.</w:t>
      </w:r>
      <w:r w:rsidR="000C4AD9">
        <w:t xml:space="preserve"> </w:t>
      </w:r>
      <w:r w:rsidR="001D507E">
        <w:t xml:space="preserve">WUE was interactively dependent on waterlogging status and CO2 level in C. </w:t>
      </w:r>
      <w:proofErr w:type="spellStart"/>
      <w:r w:rsidR="001D507E">
        <w:t>cunninghamiana</w:t>
      </w:r>
      <w:proofErr w:type="spellEnd"/>
      <w:r w:rsidR="001D507E">
        <w:t>, being higher at eCO2 than aCO2 for waterlogged plants only. The lack of stomatal response to waterlogging indicates that higher WUE under eCO2 is not the mechanism maintaining photosynthetic rate under waterlogging</w:t>
      </w:r>
      <w:r>
        <w:t xml:space="preserve"> for C. </w:t>
      </w:r>
      <w:proofErr w:type="spellStart"/>
      <w:r>
        <w:t>cunninghamiana</w:t>
      </w:r>
      <w:proofErr w:type="spellEnd"/>
      <w:r w:rsidR="001D507E">
        <w:t xml:space="preserve">. </w:t>
      </w:r>
    </w:p>
    <w:p w14:paraId="09BE6A6F" w14:textId="500CE872" w:rsidR="003D2EA6" w:rsidRDefault="00410929" w:rsidP="00947050">
      <w:pPr>
        <w:spacing w:line="360" w:lineRule="auto"/>
      </w:pPr>
      <w:r>
        <w:t xml:space="preserve">Waterlogging and atmospheric CO2 level also </w:t>
      </w:r>
      <w:r w:rsidR="00417110">
        <w:t>altered</w:t>
      </w:r>
      <w:r>
        <w:t xml:space="preserve"> functional traits in a species-specific manner</w:t>
      </w:r>
      <w:r w:rsidR="00F75107">
        <w:t>, but no interactive effect</w:t>
      </w:r>
      <w:r w:rsidR="00417110">
        <w:t>s</w:t>
      </w:r>
      <w:r w:rsidR="00F75107">
        <w:t xml:space="preserve"> w</w:t>
      </w:r>
      <w:r w:rsidR="00417110">
        <w:t>ere</w:t>
      </w:r>
      <w:r w:rsidR="00F75107">
        <w:t xml:space="preserve"> found</w:t>
      </w:r>
      <w:r>
        <w:t xml:space="preserve">. </w:t>
      </w:r>
      <w:r w:rsidR="00F75107">
        <w:t xml:space="preserve">Traits of A. floribunda and E. </w:t>
      </w:r>
      <w:proofErr w:type="spellStart"/>
      <w:r w:rsidR="00F75107">
        <w:t>camaldulensis</w:t>
      </w:r>
      <w:proofErr w:type="spellEnd"/>
      <w:r w:rsidR="00F75107">
        <w:t xml:space="preserve"> were affected by waterlogging status, but not CO2 level, whereas C. </w:t>
      </w:r>
      <w:proofErr w:type="spellStart"/>
      <w:r w:rsidR="00F75107">
        <w:t>cunninghamiana</w:t>
      </w:r>
      <w:proofErr w:type="spellEnd"/>
      <w:r w:rsidR="00F75107">
        <w:t xml:space="preserve"> was affected by CO2. </w:t>
      </w:r>
      <w:r w:rsidR="00B43484">
        <w:t>Decreased SLA</w:t>
      </w:r>
      <w:r w:rsidR="00F75107">
        <w:t xml:space="preserve"> </w:t>
      </w:r>
      <w:r w:rsidR="00B43484">
        <w:t xml:space="preserve">and increased fine root dry matter content - a proxy for fine root tissue density </w:t>
      </w:r>
      <w:r w:rsidR="00B43484">
        <w:fldChar w:fldCharType="begin" w:fldLock="1"/>
      </w:r>
      <w:r w:rsidR="00B43484">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rsidR="00B43484">
        <w:fldChar w:fldCharType="separate"/>
      </w:r>
      <w:r w:rsidR="00B43484" w:rsidRPr="00B43484">
        <w:rPr>
          <w:noProof/>
        </w:rPr>
        <w:t xml:space="preserve">(Birouste </w:t>
      </w:r>
      <w:r w:rsidR="00B43484" w:rsidRPr="00B43484">
        <w:rPr>
          <w:i/>
          <w:noProof/>
        </w:rPr>
        <w:t>et al.</w:t>
      </w:r>
      <w:r w:rsidR="00B43484" w:rsidRPr="00B43484">
        <w:rPr>
          <w:noProof/>
        </w:rPr>
        <w:t xml:space="preserve"> 2013)</w:t>
      </w:r>
      <w:r w:rsidR="00B43484">
        <w:fldChar w:fldCharType="end"/>
      </w:r>
      <w:r w:rsidR="00B43484">
        <w:t xml:space="preserve"> – in waterlogged A. floribunda</w:t>
      </w:r>
      <w:r w:rsidR="00F75107">
        <w:t xml:space="preserve"> </w:t>
      </w:r>
      <w:r w:rsidR="00B43484">
        <w:t xml:space="preserve">indicate a shift towards </w:t>
      </w:r>
      <w:r w:rsidR="00417110">
        <w:t>the slow</w:t>
      </w:r>
      <w:r w:rsidR="000C3A55">
        <w:t xml:space="preserve">er </w:t>
      </w:r>
      <w:r w:rsidR="00B43484">
        <w:t>growth</w:t>
      </w:r>
      <w:r w:rsidR="000C3A55">
        <w:t xml:space="preserve"> – longer life, </w:t>
      </w:r>
      <w:r w:rsidR="00B43484">
        <w:t xml:space="preserve"> end of their respective economic spectra </w:t>
      </w:r>
      <w:r w:rsidR="00B43484">
        <w:fldChar w:fldCharType="begin" w:fldLock="1"/>
      </w:r>
      <w:r w:rsidR="001E5071">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rsidR="00B43484">
        <w:fldChar w:fldCharType="separate"/>
      </w:r>
      <w:r w:rsidR="00B43484" w:rsidRPr="00B43484">
        <w:rPr>
          <w:noProof/>
        </w:rPr>
        <w:t>(Reich 2014)</w:t>
      </w:r>
      <w:r w:rsidR="00B43484">
        <w:fldChar w:fldCharType="end"/>
      </w:r>
      <w:r w:rsidR="00B43484">
        <w:t>, but this shift was not sustained following the refractory period.</w:t>
      </w:r>
      <w:r w:rsidR="006B2BE4">
        <w:t xml:space="preserve"> </w:t>
      </w:r>
      <w:r w:rsidR="00AD1922">
        <w:t xml:space="preserve">A corresponding pattern in water use efficiency corroborates this inference. </w:t>
      </w:r>
      <w:r w:rsidR="006B2BE4">
        <w:t xml:space="preserve">Higher root dry matter </w:t>
      </w:r>
      <w:r w:rsidR="000C3A55">
        <w:t xml:space="preserve">content </w:t>
      </w:r>
      <w:r w:rsidR="006B2BE4">
        <w:t>under waterlogging has</w:t>
      </w:r>
      <w:r w:rsidR="000C3A55">
        <w:t xml:space="preserve"> </w:t>
      </w:r>
      <w:r w:rsidR="006B2BE4">
        <w:t>been linked to</w:t>
      </w:r>
      <w:r w:rsidR="000C3A55">
        <w:t xml:space="preserve"> the requirement for</w:t>
      </w:r>
      <w:r w:rsidR="006B2BE4">
        <w:t xml:space="preserve"> structural support of </w:t>
      </w:r>
      <w:r w:rsidR="000C3A55">
        <w:t xml:space="preserve">air spaces in </w:t>
      </w:r>
      <w:proofErr w:type="spellStart"/>
      <w:r w:rsidR="000C3A55">
        <w:t>aerenchymous</w:t>
      </w:r>
      <w:proofErr w:type="spellEnd"/>
      <w:r w:rsidR="000C3A55">
        <w:t xml:space="preserve"> root tissue</w:t>
      </w:r>
      <w:r w:rsidR="006B2BE4">
        <w:t xml:space="preserve"> </w:t>
      </w:r>
      <w:r w:rsidR="006B2BE4">
        <w:fldChar w:fldCharType="begin" w:fldLock="1"/>
      </w:r>
      <w:r w:rsidR="000C3A55">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rsidR="006B2BE4">
        <w:fldChar w:fldCharType="separate"/>
      </w:r>
      <w:r w:rsidR="006B2BE4" w:rsidRPr="006B2BE4">
        <w:rPr>
          <w:noProof/>
        </w:rPr>
        <w:t>(Ryser, Gill &amp; Byrne 2011)</w:t>
      </w:r>
      <w:r w:rsidR="006B2BE4">
        <w:fldChar w:fldCharType="end"/>
      </w:r>
      <w:r w:rsidR="00AD1922">
        <w:t xml:space="preserve">. </w:t>
      </w:r>
      <w:proofErr w:type="spellStart"/>
      <w:r w:rsidR="00AD1922">
        <w:t>Suberization</w:t>
      </w:r>
      <w:proofErr w:type="spellEnd"/>
      <w:r w:rsidR="00AD1922">
        <w:t xml:space="preserve"> of root hypodermal tissue often occurs under waterlogging as a means of reducing</w:t>
      </w:r>
      <w:r w:rsidR="000C3A55">
        <w:t xml:space="preserve"> radial oxygen loss</w:t>
      </w:r>
      <w:r w:rsidR="00AD1922">
        <w:t xml:space="preserve"> </w:t>
      </w:r>
      <w:r w:rsidR="00AD1922">
        <w:fldChar w:fldCharType="begin" w:fldLock="1"/>
      </w:r>
      <w:r w:rsidR="00D81DFF">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rsidR="00AD1922">
        <w:fldChar w:fldCharType="separate"/>
      </w:r>
      <w:r w:rsidR="00AD1922" w:rsidRPr="00AD1922">
        <w:rPr>
          <w:noProof/>
        </w:rPr>
        <w:t xml:space="preserve">(Visser </w:t>
      </w:r>
      <w:r w:rsidR="00AD1922" w:rsidRPr="00AD1922">
        <w:rPr>
          <w:i/>
          <w:noProof/>
        </w:rPr>
        <w:t>et al.</w:t>
      </w:r>
      <w:r w:rsidR="00AD1922" w:rsidRPr="00AD1922">
        <w:rPr>
          <w:noProof/>
        </w:rPr>
        <w:t xml:space="preserve"> 2000; De Simone </w:t>
      </w:r>
      <w:r w:rsidR="00AD1922" w:rsidRPr="00AD1922">
        <w:rPr>
          <w:i/>
          <w:noProof/>
        </w:rPr>
        <w:t>et al.</w:t>
      </w:r>
      <w:r w:rsidR="00AD1922" w:rsidRPr="00AD1922">
        <w:rPr>
          <w:noProof/>
        </w:rPr>
        <w:t xml:space="preserve"> 2002)</w:t>
      </w:r>
      <w:r w:rsidR="00AD1922">
        <w:fldChar w:fldCharType="end"/>
      </w:r>
      <w:r w:rsidR="00AD1922">
        <w:t xml:space="preserve"> and may increase dry matter content.  </w:t>
      </w:r>
      <w:r w:rsidR="00417110">
        <w:t xml:space="preserve">E. </w:t>
      </w:r>
      <w:proofErr w:type="spellStart"/>
      <w:r w:rsidR="00417110">
        <w:t>camaldulensis</w:t>
      </w:r>
      <w:proofErr w:type="spellEnd"/>
      <w:r w:rsidR="00417110">
        <w:t xml:space="preserve"> responded in an opposite manner, with higher SLA under waterlogging, and lower root dry matter content under waterlogging and after the refractory period. </w:t>
      </w:r>
      <w:r w:rsidR="00D81DFF">
        <w:t>This species appears to employ an opportunistic ‘fast growth’ ecological strategy in response to waterlogging, involving proliferation</w:t>
      </w:r>
      <w:r w:rsidR="00417110">
        <w:t xml:space="preserve"> of low</w:t>
      </w:r>
      <w:r w:rsidR="00D81DFF">
        <w:t>er</w:t>
      </w:r>
      <w:r w:rsidR="00417110">
        <w:t xml:space="preserve"> density roots</w:t>
      </w:r>
      <w:r w:rsidR="00D81DFF">
        <w:t xml:space="preserve">, and lower carbon investment in leaf tissue </w:t>
      </w:r>
      <w:r w:rsidR="00D81DFF">
        <w:fldChar w:fldCharType="begin" w:fldLock="1"/>
      </w:r>
      <w:r w:rsidR="0088285D">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rsidR="00D81DFF">
        <w:fldChar w:fldCharType="separate"/>
      </w:r>
      <w:r w:rsidR="00D81DFF" w:rsidRPr="00D81DFF">
        <w:rPr>
          <w:noProof/>
        </w:rPr>
        <w:t xml:space="preserve">(Wright </w:t>
      </w:r>
      <w:r w:rsidR="00D81DFF" w:rsidRPr="00D81DFF">
        <w:rPr>
          <w:i/>
          <w:noProof/>
        </w:rPr>
        <w:t>et al.</w:t>
      </w:r>
      <w:r w:rsidR="00D81DFF" w:rsidRPr="00D81DFF">
        <w:rPr>
          <w:noProof/>
        </w:rPr>
        <w:t xml:space="preserve"> 2004; Reich 2014)</w:t>
      </w:r>
      <w:r w:rsidR="00D81DFF">
        <w:fldChar w:fldCharType="end"/>
      </w:r>
      <w:r w:rsidR="00D81DFF">
        <w:t xml:space="preserve">. </w:t>
      </w:r>
      <w:r w:rsidR="0088285D">
        <w:t xml:space="preserve">We found no evidence for decreased SLA under eCO2 as previously described </w:t>
      </w:r>
      <w:r w:rsidR="0088285D">
        <w:fldChar w:fldCharType="begin" w:fldLock="1"/>
      </w:r>
      <w:r w:rsidR="001D4A7E">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rsidR="0088285D">
        <w:fldChar w:fldCharType="separate"/>
      </w:r>
      <w:r w:rsidR="0088285D" w:rsidRPr="0088285D">
        <w:rPr>
          <w:noProof/>
        </w:rPr>
        <w:t>(Poorter &amp; Navas 2003)</w:t>
      </w:r>
      <w:r w:rsidR="0088285D">
        <w:fldChar w:fldCharType="end"/>
      </w:r>
      <w:r w:rsidR="00140EFA">
        <w:t xml:space="preserve">. </w:t>
      </w:r>
      <w:r w:rsidR="00347C94">
        <w:t>P</w:t>
      </w:r>
      <w:r w:rsidR="001D4A7E">
        <w:t xml:space="preserve">revious studies </w:t>
      </w:r>
      <w:r w:rsidR="00347C94">
        <w:t xml:space="preserve">report inconsistent effects of eCO2 on fine root dry matter content: eCO2 had </w:t>
      </w:r>
      <w:r w:rsidR="001D4A7E">
        <w:t>no effect</w:t>
      </w:r>
      <w:r w:rsidR="00347C94">
        <w:t xml:space="preserve"> on </w:t>
      </w:r>
      <w:r w:rsidR="00347C94" w:rsidRPr="00347C94">
        <w:rPr>
          <w:i/>
        </w:rPr>
        <w:t xml:space="preserve">Liquidambar </w:t>
      </w:r>
      <w:proofErr w:type="spellStart"/>
      <w:r w:rsidR="00347C94" w:rsidRPr="00347C94">
        <w:rPr>
          <w:i/>
        </w:rPr>
        <w:t>styraciflua</w:t>
      </w:r>
      <w:proofErr w:type="spellEnd"/>
      <w:r w:rsidR="00347C94">
        <w:rPr>
          <w:i/>
        </w:rPr>
        <w:t xml:space="preserve"> or </w:t>
      </w:r>
      <w:proofErr w:type="spellStart"/>
      <w:r w:rsidR="00347C94">
        <w:rPr>
          <w:i/>
        </w:rPr>
        <w:t>Pinus</w:t>
      </w:r>
      <w:proofErr w:type="spellEnd"/>
      <w:r w:rsidR="00347C94">
        <w:rPr>
          <w:i/>
        </w:rPr>
        <w:t xml:space="preserve"> </w:t>
      </w:r>
      <w:proofErr w:type="spellStart"/>
      <w:r w:rsidR="00347C94">
        <w:rPr>
          <w:i/>
        </w:rPr>
        <w:t>strobus</w:t>
      </w:r>
      <w:proofErr w:type="spellEnd"/>
      <w:r w:rsidR="00347C94">
        <w:rPr>
          <w:i/>
        </w:rPr>
        <w:t xml:space="preserve"> </w:t>
      </w:r>
      <w:proofErr w:type="spellStart"/>
      <w:r w:rsidR="00347C94">
        <w:rPr>
          <w:i/>
        </w:rPr>
        <w:t>fRDMC</w:t>
      </w:r>
      <w:proofErr w:type="spellEnd"/>
      <w:r w:rsidR="00347C94">
        <w:rPr>
          <w:i/>
        </w:rPr>
        <w:t xml:space="preserve"> </w:t>
      </w:r>
      <w:r w:rsidR="001D4A7E">
        <w:fldChar w:fldCharType="begin" w:fldLock="1"/>
      </w:r>
      <w:r w:rsidR="00347C94">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rsidR="001D4A7E">
        <w:fldChar w:fldCharType="separate"/>
      </w:r>
      <w:r w:rsidR="00347C94" w:rsidRPr="00347C94">
        <w:rPr>
          <w:noProof/>
        </w:rPr>
        <w:t>(Bauer &amp; Berntson 2001; Iversen, Ledford &amp; Norby 2008)</w:t>
      </w:r>
      <w:r w:rsidR="001D4A7E">
        <w:fldChar w:fldCharType="end"/>
      </w:r>
      <w:r w:rsidR="001D4A7E">
        <w:t xml:space="preserve">, </w:t>
      </w:r>
      <w:r w:rsidR="00347C94">
        <w:t xml:space="preserve">caused </w:t>
      </w:r>
      <w:r w:rsidR="001D4A7E">
        <w:t xml:space="preserve">a small decrease in </w:t>
      </w:r>
      <w:proofErr w:type="spellStart"/>
      <w:r w:rsidR="00347C94" w:rsidRPr="00347C94">
        <w:rPr>
          <w:i/>
          <w:u w:val="single"/>
        </w:rPr>
        <w:t>Betula</w:t>
      </w:r>
      <w:proofErr w:type="spellEnd"/>
      <w:r w:rsidR="00347C94" w:rsidRPr="00347C94">
        <w:rPr>
          <w:i/>
          <w:u w:val="single"/>
        </w:rPr>
        <w:t xml:space="preserve"> </w:t>
      </w:r>
      <w:proofErr w:type="spellStart"/>
      <w:r w:rsidR="00347C94" w:rsidRPr="00347C94">
        <w:rPr>
          <w:i/>
          <w:u w:val="single"/>
        </w:rPr>
        <w:t>alleghaniensis</w:t>
      </w:r>
      <w:proofErr w:type="spellEnd"/>
      <w:r w:rsidR="00347C94">
        <w:t xml:space="preserve"> </w:t>
      </w:r>
      <w:r w:rsidR="00347C94">
        <w:fldChar w:fldCharType="begin" w:fldLock="1"/>
      </w:r>
      <w:r w:rsidR="00347C94">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rsidR="00347C94">
        <w:fldChar w:fldCharType="separate"/>
      </w:r>
      <w:r w:rsidR="00347C94" w:rsidRPr="00347C94">
        <w:rPr>
          <w:noProof/>
        </w:rPr>
        <w:t>(Bauer &amp; Berntson 2001)</w:t>
      </w:r>
      <w:r w:rsidR="00347C94">
        <w:fldChar w:fldCharType="end"/>
      </w:r>
      <w:r w:rsidR="00347C94">
        <w:t xml:space="preserve"> and increased </w:t>
      </w:r>
      <w:proofErr w:type="spellStart"/>
      <w:r w:rsidR="00347C94">
        <w:t>fRDMC</w:t>
      </w:r>
      <w:proofErr w:type="spellEnd"/>
      <w:r w:rsidR="00347C94">
        <w:t xml:space="preserve"> in cotton </w:t>
      </w:r>
      <w:r w:rsidR="00347C94">
        <w:fldChar w:fldCharType="begin" w:fldLock="1"/>
      </w:r>
      <w:r w:rsidR="00DE0F23">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rsidR="00347C94">
        <w:fldChar w:fldCharType="separate"/>
      </w:r>
      <w:r w:rsidR="00347C94" w:rsidRPr="00347C94">
        <w:rPr>
          <w:noProof/>
        </w:rPr>
        <w:t xml:space="preserve">(Prior </w:t>
      </w:r>
      <w:r w:rsidR="00347C94" w:rsidRPr="00347C94">
        <w:rPr>
          <w:i/>
          <w:noProof/>
        </w:rPr>
        <w:t>et al.</w:t>
      </w:r>
      <w:r w:rsidR="00347C94" w:rsidRPr="00347C94">
        <w:rPr>
          <w:noProof/>
        </w:rPr>
        <w:t xml:space="preserve"> 1994)</w:t>
      </w:r>
      <w:r w:rsidR="00347C94">
        <w:fldChar w:fldCharType="end"/>
      </w:r>
      <w:r w:rsidR="00D81DFF">
        <w:t>.</w:t>
      </w:r>
      <w:r w:rsidR="001E5071">
        <w:t xml:space="preserve"> </w:t>
      </w:r>
      <w:r w:rsidR="00347C94">
        <w:t xml:space="preserve">In this study, </w:t>
      </w:r>
      <w:r w:rsidR="00347C94">
        <w:t xml:space="preserve">eCO2 consistently increased fine root dry matter content in C. </w:t>
      </w:r>
      <w:proofErr w:type="spellStart"/>
      <w:r w:rsidR="00347C94">
        <w:t>cunninghamiana</w:t>
      </w:r>
      <w:proofErr w:type="spellEnd"/>
      <w:r w:rsidR="00347C94">
        <w:t>.</w:t>
      </w:r>
    </w:p>
    <w:p w14:paraId="65585D0B" w14:textId="541C9837" w:rsidR="00347C94" w:rsidRDefault="0039467E" w:rsidP="00947050">
      <w:pPr>
        <w:spacing w:line="360" w:lineRule="auto"/>
      </w:pPr>
      <w:r>
        <w:t xml:space="preserve">Analysis of gas exchange, biomass accumulation and functional traits after a refractory period provided the opportunity to determine whether responses to flooding </w:t>
      </w:r>
      <w:r w:rsidR="00C630F6">
        <w:t>persisted or were transitory</w:t>
      </w:r>
      <w:r>
        <w:t>.</w:t>
      </w:r>
      <w:r w:rsidR="00C630F6">
        <w:t xml:space="preserve"> </w:t>
      </w:r>
      <w:r w:rsidR="00AA56C2">
        <w:t xml:space="preserve">We were unable to substantiate the </w:t>
      </w:r>
      <w:r w:rsidR="00AA56C2" w:rsidRPr="00AA56C2">
        <w:rPr>
          <w:highlight w:val="green"/>
        </w:rPr>
        <w:t>hypothesis</w:t>
      </w:r>
      <w:r w:rsidR="00AA56C2">
        <w:t xml:space="preserve"> that eCO2 would increase the rate of biomass </w:t>
      </w:r>
      <w:r w:rsidR="00AA56C2">
        <w:lastRenderedPageBreak/>
        <w:t xml:space="preserve">recovery from waterlogging by increasing the rate of fine root turnover. C. </w:t>
      </w:r>
      <w:proofErr w:type="spellStart"/>
      <w:r w:rsidR="00AA56C2">
        <w:t>cunninghamiana</w:t>
      </w:r>
      <w:proofErr w:type="spellEnd"/>
      <w:r w:rsidR="00AA56C2">
        <w:t xml:space="preserve"> was the only species for which eCO2 altered </w:t>
      </w:r>
      <w:r w:rsidR="006D5DFA">
        <w:t xml:space="preserve">biomass accumulation, and </w:t>
      </w:r>
      <w:r w:rsidR="006012BE">
        <w:t>depression of biomass was observed following the refractory</w:t>
      </w:r>
      <w:r w:rsidR="006D5DFA">
        <w:t xml:space="preserve"> period irrespective of CO2 level</w:t>
      </w:r>
      <w:r w:rsidR="00AA56C2">
        <w:t>.</w:t>
      </w:r>
      <w:r w:rsidR="00DE0F23">
        <w:t xml:space="preserve"> </w:t>
      </w:r>
      <w:r w:rsidR="00E91143">
        <w:t xml:space="preserve">Nodulation by the nitrogen fixing ascomycete </w:t>
      </w:r>
      <w:proofErr w:type="spellStart"/>
      <w:r w:rsidR="00E91143" w:rsidRPr="00E91143">
        <w:rPr>
          <w:i/>
        </w:rPr>
        <w:t>Frankia</w:t>
      </w:r>
      <w:proofErr w:type="spellEnd"/>
      <w:r w:rsidR="00E91143">
        <w:t xml:space="preserve"> is known to be </w:t>
      </w:r>
      <w:r w:rsidR="00ED4945">
        <w:t>highest</w:t>
      </w:r>
      <w:r w:rsidR="00E91143">
        <w:t xml:space="preserve"> C. </w:t>
      </w:r>
      <w:proofErr w:type="spellStart"/>
      <w:r w:rsidR="00E91143">
        <w:t>cunninghamiana</w:t>
      </w:r>
      <w:proofErr w:type="spellEnd"/>
      <w:r w:rsidR="00E91143">
        <w:t xml:space="preserve"> under </w:t>
      </w:r>
      <w:r w:rsidR="00ED4945">
        <w:t>well aerated soil conditions</w:t>
      </w:r>
      <w:r w:rsidR="00D227B2">
        <w:t xml:space="preserve"> </w:t>
      </w:r>
      <w:r w:rsidR="00D227B2">
        <w:fldChar w:fldCharType="begin" w:fldLock="1"/>
      </w:r>
      <w:r w:rsidR="00D227B2">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plainTextFormattedCitation" : "(Dawson, Kowalski &amp; Dart 1989)" }, "properties" : { "noteIndex" : 0 }, "schema" : "https://github.com/citation-style-language/schema/raw/master/csl-citation.json" }</w:instrText>
      </w:r>
      <w:r w:rsidR="00D227B2">
        <w:fldChar w:fldCharType="separate"/>
      </w:r>
      <w:r w:rsidR="00D227B2" w:rsidRPr="00D227B2">
        <w:rPr>
          <w:noProof/>
        </w:rPr>
        <w:t>(Dawson, Kowalski &amp; Dart 1989)</w:t>
      </w:r>
      <w:r w:rsidR="00D227B2">
        <w:fldChar w:fldCharType="end"/>
      </w:r>
      <w:r w:rsidR="00ED4945">
        <w:t xml:space="preserve">. Although we made no analysis of nodulation rates, </w:t>
      </w:r>
      <w:r w:rsidR="00D227B2">
        <w:t xml:space="preserve">nodules were found on C. </w:t>
      </w:r>
      <w:proofErr w:type="spellStart"/>
      <w:r w:rsidR="00D227B2">
        <w:t>cunninghamiana</w:t>
      </w:r>
      <w:proofErr w:type="spellEnd"/>
      <w:r w:rsidR="00D227B2">
        <w:t xml:space="preserve"> roots</w:t>
      </w:r>
      <w:bookmarkStart w:id="2" w:name="_GoBack"/>
      <w:bookmarkEnd w:id="2"/>
      <w:r w:rsidR="00ED4945">
        <w:t xml:space="preserve">, and reduced nitrogen uptake due to nodule mortality </w:t>
      </w:r>
      <w:r w:rsidR="00CB6DD8">
        <w:t xml:space="preserve">or impairment </w:t>
      </w:r>
      <w:r w:rsidR="00ED4945">
        <w:t xml:space="preserve">could account for the constrained biomass response to eCO2 post-waterlogging </w:t>
      </w:r>
      <w:r w:rsidR="00ED4945">
        <w:fldChar w:fldCharType="begin" w:fldLock="1"/>
      </w:r>
      <w:r w:rsidR="00D227B2">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rsidR="00ED4945">
        <w:fldChar w:fldCharType="separate"/>
      </w:r>
      <w:r w:rsidR="00ED4945" w:rsidRPr="00ED4945">
        <w:rPr>
          <w:noProof/>
        </w:rPr>
        <w:t xml:space="preserve">(Reich </w:t>
      </w:r>
      <w:r w:rsidR="00ED4945" w:rsidRPr="00ED4945">
        <w:rPr>
          <w:i/>
          <w:noProof/>
        </w:rPr>
        <w:t>et al.</w:t>
      </w:r>
      <w:r w:rsidR="00ED4945" w:rsidRPr="00ED4945">
        <w:rPr>
          <w:noProof/>
        </w:rPr>
        <w:t xml:space="preserve"> 2006)</w:t>
      </w:r>
      <w:r w:rsidR="00ED4945">
        <w:fldChar w:fldCharType="end"/>
      </w:r>
      <w:r w:rsidR="00ED4945">
        <w:t xml:space="preserve">. </w:t>
      </w:r>
      <w:r w:rsidR="00E91143">
        <w:t>Blunting of eCO2 biomass stimulation in seedlings by waterlogging has the potential to alter demographics and structural dynamics</w:t>
      </w:r>
      <w:r w:rsidR="00DE0F23">
        <w:t xml:space="preserve"> </w:t>
      </w:r>
      <w:r w:rsidR="00E91143">
        <w:t xml:space="preserve">in many Australian riparian communities, where </w:t>
      </w:r>
      <w:r w:rsidR="00E91143">
        <w:t xml:space="preserve">C. </w:t>
      </w:r>
      <w:proofErr w:type="spellStart"/>
      <w:r w:rsidR="00E91143">
        <w:t>cunninghamiana</w:t>
      </w:r>
      <w:proofErr w:type="spellEnd"/>
      <w:r w:rsidR="00E91143">
        <w:t xml:space="preserve"> is a keystone species </w:t>
      </w:r>
      <w:r w:rsidR="00E91143">
        <w:fldChar w:fldCharType="begin" w:fldLock="1"/>
      </w:r>
      <w:r w:rsidR="00ED4945">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E91143">
        <w:fldChar w:fldCharType="separate"/>
      </w:r>
      <w:r w:rsidR="00E91143" w:rsidRPr="00DE0F23">
        <w:rPr>
          <w:noProof/>
        </w:rPr>
        <w:t>(Woolfrey &amp; Ladd 2001)</w:t>
      </w:r>
      <w:r w:rsidR="00E91143">
        <w:fldChar w:fldCharType="end"/>
      </w:r>
      <w:r w:rsidR="00E91143">
        <w:t>.</w:t>
      </w:r>
    </w:p>
    <w:p w14:paraId="770E8AF6" w14:textId="77777777" w:rsidR="005F4613" w:rsidRDefault="005F4613" w:rsidP="00947050">
      <w:pPr>
        <w:spacing w:line="360" w:lineRule="auto"/>
      </w:pPr>
    </w:p>
    <w:p w14:paraId="03F5F96E" w14:textId="5D103997" w:rsidR="005F4613" w:rsidRDefault="005F4613" w:rsidP="00947050">
      <w:pPr>
        <w:spacing w:line="360" w:lineRule="auto"/>
      </w:pPr>
      <w:r>
        <w:t>CONCLUSION</w:t>
      </w:r>
      <w:r w:rsidR="00DE0F23">
        <w:t>S</w:t>
      </w:r>
    </w:p>
    <w:p w14:paraId="76D002B6" w14:textId="119D5219" w:rsidR="005F4613" w:rsidRDefault="005F4613" w:rsidP="00947050">
      <w:pPr>
        <w:spacing w:line="360" w:lineRule="auto"/>
      </w:pPr>
      <w:r>
        <w:t xml:space="preserve">Waterlogging and atmospheric CO2 concentration alone have significant consequences for physiological processes, growth and functional characteristics of tree seedlings. The relative importance of </w:t>
      </w:r>
      <w:r w:rsidR="00DE0F23">
        <w:t>these environmental factors</w:t>
      </w:r>
      <w:r>
        <w:t xml:space="preserve"> vary according to species, as do the specific effects of each on plants. This study adds to the</w:t>
      </w:r>
      <w:r w:rsidR="00DE0F23">
        <w:t xml:space="preserve"> small body of</w:t>
      </w:r>
      <w:r>
        <w:t xml:space="preserve"> literature describing the interactive effects of </w:t>
      </w:r>
      <w:r w:rsidR="00DE0F23">
        <w:t xml:space="preserve">waterlogging and CO2 concentration; notably, the outcome for C. </w:t>
      </w:r>
      <w:proofErr w:type="spellStart"/>
      <w:r w:rsidR="00DE0F23">
        <w:t>cunninghamiana</w:t>
      </w:r>
      <w:proofErr w:type="spellEnd"/>
      <w:r w:rsidR="00DE0F23">
        <w:t xml:space="preserve"> concurs with that found for </w:t>
      </w:r>
      <w:proofErr w:type="spellStart"/>
      <w:r w:rsidR="00DE0F23" w:rsidRPr="00DE0F23">
        <w:rPr>
          <w:i/>
        </w:rPr>
        <w:t>Taxodium</w:t>
      </w:r>
      <w:proofErr w:type="spellEnd"/>
      <w:r w:rsidR="00DE0F23" w:rsidRPr="00DE0F23">
        <w:rPr>
          <w:i/>
        </w:rPr>
        <w:t xml:space="preserve"> </w:t>
      </w:r>
      <w:proofErr w:type="spellStart"/>
      <w:r w:rsidR="00DE0F23" w:rsidRPr="00DE0F23">
        <w:rPr>
          <w:i/>
        </w:rPr>
        <w:t>distichum</w:t>
      </w:r>
      <w:proofErr w:type="spellEnd"/>
      <w:r w:rsidR="00DE0F23">
        <w:t xml:space="preserve">, a flood tolerant colonist of alluvial riparian areas in the south eastern United States </w:t>
      </w:r>
      <w:r w:rsidR="00DE0F23">
        <w:fldChar w:fldCharType="begin" w:fldLock="1"/>
      </w:r>
      <w:r w:rsidR="00DE0F23">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previouslyFormattedCitation" : "(Megonigal, Vann &amp; Wolf 2005)" }, "properties" : { "noteIndex" : 0 }, "schema" : "https://github.com/citation-style-language/schema/raw/master/csl-citation.json" }</w:instrText>
      </w:r>
      <w:r w:rsidR="00DE0F23">
        <w:fldChar w:fldCharType="separate"/>
      </w:r>
      <w:r w:rsidR="00DE0F23" w:rsidRPr="00DE0F23">
        <w:rPr>
          <w:noProof/>
        </w:rPr>
        <w:t>(Megonigal, Vann &amp; Wolf 2005)</w:t>
      </w:r>
      <w:r w:rsidR="00DE0F23">
        <w:fldChar w:fldCharType="end"/>
      </w:r>
      <w:r w:rsidR="00DE0F23">
        <w:t xml:space="preserve">. </w:t>
      </w:r>
    </w:p>
    <w:p w14:paraId="21ADEAFA" w14:textId="77777777" w:rsidR="006012BE" w:rsidRDefault="006012BE" w:rsidP="00947050">
      <w:pPr>
        <w:spacing w:line="360" w:lineRule="auto"/>
      </w:pPr>
    </w:p>
    <w:p w14:paraId="19791C7F" w14:textId="77777777" w:rsidR="004B2108" w:rsidRDefault="003C2234" w:rsidP="00947050">
      <w:pPr>
        <w:pStyle w:val="ListParagraph"/>
        <w:numPr>
          <w:ilvl w:val="0"/>
          <w:numId w:val="2"/>
        </w:numPr>
        <w:spacing w:line="360" w:lineRule="auto"/>
      </w:pPr>
      <w:r>
        <w:t>Summary</w:t>
      </w:r>
    </w:p>
    <w:p w14:paraId="5646E537" w14:textId="77777777" w:rsidR="003C2234" w:rsidRDefault="003C2234" w:rsidP="00947050">
      <w:pPr>
        <w:pStyle w:val="ListParagraph"/>
        <w:numPr>
          <w:ilvl w:val="1"/>
          <w:numId w:val="2"/>
        </w:numPr>
        <w:spacing w:line="360" w:lineRule="auto"/>
      </w:pPr>
      <w:r>
        <w:t>Summarise ‘answers’ to research questions (few interactions, variable main effects, species specific)</w:t>
      </w:r>
    </w:p>
    <w:p w14:paraId="78D447D8" w14:textId="77777777" w:rsidR="003C2234" w:rsidRDefault="003C2234" w:rsidP="00947050">
      <w:pPr>
        <w:pStyle w:val="ListParagraph"/>
        <w:numPr>
          <w:ilvl w:val="1"/>
          <w:numId w:val="2"/>
        </w:numPr>
        <w:spacing w:line="360" w:lineRule="auto"/>
      </w:pPr>
      <w:r>
        <w:t>Was CO2 or waterlogging stronger as a main effect?</w:t>
      </w:r>
    </w:p>
    <w:p w14:paraId="02D513A5" w14:textId="77777777" w:rsidR="0050278C" w:rsidRDefault="00594507" w:rsidP="00947050">
      <w:pPr>
        <w:pStyle w:val="ListParagraph"/>
        <w:numPr>
          <w:ilvl w:val="0"/>
          <w:numId w:val="2"/>
        </w:numPr>
        <w:spacing w:line="360" w:lineRule="auto"/>
      </w:pPr>
      <w:commentRangeStart w:id="3"/>
      <w:r>
        <w:t>Biomass accumulation</w:t>
      </w:r>
    </w:p>
    <w:p w14:paraId="435F6341" w14:textId="77777777" w:rsidR="00594507" w:rsidRDefault="00594507" w:rsidP="00947050">
      <w:pPr>
        <w:pStyle w:val="ListParagraph"/>
        <w:numPr>
          <w:ilvl w:val="1"/>
          <w:numId w:val="2"/>
        </w:numPr>
        <w:spacing w:line="360" w:lineRule="auto"/>
      </w:pPr>
      <w:r>
        <w:t xml:space="preserve">Acacia and </w:t>
      </w:r>
      <w:proofErr w:type="spellStart"/>
      <w:r>
        <w:t>euc</w:t>
      </w:r>
      <w:proofErr w:type="spellEnd"/>
      <w:r>
        <w:t xml:space="preserve"> unaffected by eCO2 (precedent?) but casuarina had the most interesting interaction effect in the study</w:t>
      </w:r>
    </w:p>
    <w:p w14:paraId="3D6F84F0" w14:textId="77777777" w:rsidR="00594507" w:rsidRDefault="0012058C" w:rsidP="00947050">
      <w:pPr>
        <w:pStyle w:val="ListParagraph"/>
        <w:numPr>
          <w:ilvl w:val="1"/>
          <w:numId w:val="2"/>
        </w:numPr>
        <w:spacing w:line="360" w:lineRule="auto"/>
      </w:pPr>
      <w:r>
        <w:t>R</w:t>
      </w:r>
      <w:r w:rsidR="00594507">
        <w:t>oots?</w:t>
      </w:r>
      <w:r>
        <w:t xml:space="preserve"> Both fine and total d</w:t>
      </w:r>
      <w:r w:rsidR="00594507">
        <w:t xml:space="preserve">ecreased in AF, stayed constant (although interaction) in CC, </w:t>
      </w:r>
      <w:r>
        <w:t>and fine but not total</w:t>
      </w:r>
      <w:r w:rsidR="00594507">
        <w:t xml:space="preserve"> </w:t>
      </w:r>
      <w:r>
        <w:t xml:space="preserve">increased for EC (spongy white </w:t>
      </w:r>
      <w:proofErr w:type="spellStart"/>
      <w:r>
        <w:t>aerenchymous</w:t>
      </w:r>
      <w:proofErr w:type="spellEnd"/>
      <w:r>
        <w:t xml:space="preserve"> roots)!</w:t>
      </w:r>
    </w:p>
    <w:p w14:paraId="7A4BD13D" w14:textId="77777777" w:rsidR="0012058C" w:rsidRDefault="0012058C" w:rsidP="00947050">
      <w:pPr>
        <w:pStyle w:val="ListParagraph"/>
        <w:numPr>
          <w:ilvl w:val="1"/>
          <w:numId w:val="2"/>
        </w:numPr>
        <w:spacing w:line="360" w:lineRule="auto"/>
      </w:pPr>
      <w:r>
        <w:t xml:space="preserve">Flooding didn’t do much to shoots (except CC interaction). </w:t>
      </w:r>
    </w:p>
    <w:p w14:paraId="49A6FA22" w14:textId="77777777" w:rsidR="00244CE6" w:rsidRDefault="00244CE6" w:rsidP="00947050">
      <w:pPr>
        <w:pStyle w:val="ListParagraph"/>
        <w:numPr>
          <w:ilvl w:val="0"/>
          <w:numId w:val="2"/>
        </w:numPr>
        <w:spacing w:line="360" w:lineRule="auto"/>
      </w:pPr>
      <w:r>
        <w:t>Relationships between gas exchange parameters and biomass accumulation</w:t>
      </w:r>
    </w:p>
    <w:p w14:paraId="25D6D6A0" w14:textId="108AA117" w:rsidR="00244CE6" w:rsidRDefault="00244CE6" w:rsidP="00947050">
      <w:pPr>
        <w:pStyle w:val="ListParagraph"/>
        <w:numPr>
          <w:ilvl w:val="1"/>
          <w:numId w:val="2"/>
        </w:numPr>
        <w:spacing w:line="360" w:lineRule="auto"/>
      </w:pPr>
      <w:r>
        <w:lastRenderedPageBreak/>
        <w:t xml:space="preserve">Did higher photosynthesis translate to higher biomass? (“It is important to note that A per unit leaf area is not the most important factor for predicting overall plant growth (Korner 1991). The combination of carbohydrate </w:t>
      </w:r>
      <w:proofErr w:type="spellStart"/>
      <w:r>
        <w:t>produc</w:t>
      </w:r>
      <w:proofErr w:type="spellEnd"/>
      <w:r>
        <w:t xml:space="preserve">- </w:t>
      </w:r>
      <w:proofErr w:type="spellStart"/>
      <w:r>
        <w:t>tion</w:t>
      </w:r>
      <w:proofErr w:type="spellEnd"/>
      <w:r>
        <w:t xml:space="preserve">, which is determined by photosynthetic rate and leaf area, and the consumption of carbohydrates for growth, respiration, storage, and root exudation, account for most of the overall growth enhancement under conditions of eCO2 (Morison and </w:t>
      </w:r>
      <w:proofErr w:type="spellStart"/>
      <w:r>
        <w:t>Lawlor</w:t>
      </w:r>
      <w:proofErr w:type="spellEnd"/>
      <w:r>
        <w:t xml:space="preserve"> 1999).” – </w:t>
      </w:r>
      <w:r>
        <w:fldChar w:fldCharType="begin" w:fldLock="1"/>
      </w:r>
      <w:r w:rsidR="00A65CEC">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00A65CEC" w:rsidRPr="00A65CEC">
        <w:rPr>
          <w:noProof/>
        </w:rPr>
        <w:t xml:space="preserve">(Wang </w:t>
      </w:r>
      <w:r w:rsidR="00A65CEC" w:rsidRPr="00A65CEC">
        <w:rPr>
          <w:i/>
          <w:noProof/>
        </w:rPr>
        <w:t>et al.</w:t>
      </w:r>
      <w:r w:rsidR="00A65CEC" w:rsidRPr="00A65CEC">
        <w:rPr>
          <w:noProof/>
        </w:rPr>
        <w:t xml:space="preserve"> 2012)</w:t>
      </w:r>
      <w:r>
        <w:fldChar w:fldCharType="end"/>
      </w:r>
      <w:r>
        <w:t xml:space="preserve"> </w:t>
      </w:r>
    </w:p>
    <w:p w14:paraId="3DF47DA9" w14:textId="77777777" w:rsidR="00244CE6" w:rsidRDefault="00244CE6" w:rsidP="00947050">
      <w:pPr>
        <w:pStyle w:val="ListParagraph"/>
        <w:numPr>
          <w:ilvl w:val="1"/>
          <w:numId w:val="2"/>
        </w:numPr>
        <w:spacing w:line="360" w:lineRule="auto"/>
      </w:pPr>
      <w:r>
        <w:t xml:space="preserve">Did stomatal closing occur in response to flooding? </w:t>
      </w:r>
    </w:p>
    <w:p w14:paraId="67858573" w14:textId="77777777" w:rsidR="00244CE6" w:rsidRDefault="00244CE6" w:rsidP="00947050">
      <w:pPr>
        <w:pStyle w:val="ListParagraph"/>
        <w:numPr>
          <w:ilvl w:val="1"/>
          <w:numId w:val="2"/>
        </w:numPr>
        <w:spacing w:line="360" w:lineRule="auto"/>
      </w:pPr>
      <w:r>
        <w:t xml:space="preserve">Talk about WUE. </w:t>
      </w:r>
    </w:p>
    <w:p w14:paraId="085D6A71" w14:textId="77777777" w:rsidR="00244CE6" w:rsidRDefault="00244CE6" w:rsidP="00947050">
      <w:pPr>
        <w:pStyle w:val="ListParagraph"/>
        <w:numPr>
          <w:ilvl w:val="1"/>
          <w:numId w:val="2"/>
        </w:numPr>
        <w:spacing w:line="360" w:lineRule="auto"/>
      </w:pPr>
      <w:r>
        <w:t xml:space="preserve">Acacias didn’t have lower stomatal conductance under flooding, and photosynthesis stayed the same, but they used water more efficiently. </w:t>
      </w:r>
    </w:p>
    <w:p w14:paraId="02C9267B" w14:textId="77777777" w:rsidR="00244CE6" w:rsidRDefault="00244CE6" w:rsidP="00947050">
      <w:pPr>
        <w:pStyle w:val="ListParagraph"/>
        <w:numPr>
          <w:ilvl w:val="1"/>
          <w:numId w:val="2"/>
        </w:numPr>
        <w:spacing w:line="360" w:lineRule="auto"/>
      </w:pPr>
      <w:r>
        <w:t xml:space="preserve">No similar patterns between PR and </w:t>
      </w:r>
      <w:proofErr w:type="spellStart"/>
      <w:r>
        <w:t>gs</w:t>
      </w:r>
      <w:proofErr w:type="spellEnd"/>
      <w:r>
        <w:t xml:space="preserve"> for casuarina, and eCO2 effect on </w:t>
      </w:r>
      <w:proofErr w:type="spellStart"/>
      <w:r>
        <w:t>photosynth</w:t>
      </w:r>
      <w:proofErr w:type="spellEnd"/>
      <w:r>
        <w:t xml:space="preserve"> only found for WUE of waterlogged plants </w:t>
      </w:r>
    </w:p>
    <w:p w14:paraId="79D5DD59" w14:textId="77777777" w:rsidR="00244CE6" w:rsidRDefault="00244CE6" w:rsidP="00947050">
      <w:pPr>
        <w:pStyle w:val="ListParagraph"/>
        <w:numPr>
          <w:ilvl w:val="1"/>
          <w:numId w:val="2"/>
        </w:numPr>
        <w:spacing w:line="360" w:lineRule="auto"/>
      </w:pPr>
      <w:proofErr w:type="spellStart"/>
      <w:r>
        <w:t>Euc</w:t>
      </w:r>
      <w:proofErr w:type="spellEnd"/>
      <w:r>
        <w:t xml:space="preserve"> photosynthesis improved under recovery, associated with increased stomatal conductance. WUE stayed constant between treatments and eCO2 plants maintained their advantage. </w:t>
      </w:r>
      <w:commentRangeEnd w:id="3"/>
      <w:r>
        <w:rPr>
          <w:rStyle w:val="CommentReference"/>
        </w:rPr>
        <w:commentReference w:id="3"/>
      </w:r>
    </w:p>
    <w:p w14:paraId="1C99A708" w14:textId="77777777" w:rsidR="00594507" w:rsidRDefault="00594507" w:rsidP="00947050">
      <w:pPr>
        <w:pStyle w:val="ListParagraph"/>
        <w:numPr>
          <w:ilvl w:val="0"/>
          <w:numId w:val="2"/>
        </w:numPr>
        <w:spacing w:line="360" w:lineRule="auto"/>
      </w:pPr>
      <w:r>
        <w:t>Traits and economic spectra</w:t>
      </w:r>
    </w:p>
    <w:p w14:paraId="4DA9A683" w14:textId="77777777" w:rsidR="00594507" w:rsidRDefault="008E2316" w:rsidP="00947050">
      <w:pPr>
        <w:pStyle w:val="ListParagraph"/>
        <w:numPr>
          <w:ilvl w:val="1"/>
          <w:numId w:val="2"/>
        </w:numPr>
        <w:spacing w:line="360" w:lineRule="auto"/>
      </w:pPr>
      <w:r>
        <w:t>Species-specific effects, no clear pattern.</w:t>
      </w:r>
    </w:p>
    <w:p w14:paraId="0065C9CF" w14:textId="77777777" w:rsidR="008E2316" w:rsidRDefault="008E2316" w:rsidP="00947050">
      <w:pPr>
        <w:pStyle w:val="ListParagraph"/>
        <w:numPr>
          <w:ilvl w:val="1"/>
          <w:numId w:val="2"/>
        </w:numPr>
        <w:spacing w:line="360" w:lineRule="auto"/>
      </w:pPr>
      <w:r>
        <w:t xml:space="preserve">AF </w:t>
      </w:r>
      <w:r w:rsidR="00263063">
        <w:t>flooding shifted traits &gt; conservative</w:t>
      </w:r>
    </w:p>
    <w:p w14:paraId="5BFBB1FC" w14:textId="77777777" w:rsidR="00263063" w:rsidRDefault="00263063" w:rsidP="00947050">
      <w:pPr>
        <w:pStyle w:val="ListParagraph"/>
        <w:numPr>
          <w:ilvl w:val="1"/>
          <w:numId w:val="2"/>
        </w:numPr>
        <w:spacing w:line="360" w:lineRule="auto"/>
      </w:pPr>
      <w:r>
        <w:t>CC CO2 shifted traits &gt; conservative</w:t>
      </w:r>
    </w:p>
    <w:p w14:paraId="61E7FBB2" w14:textId="77777777" w:rsidR="00263063" w:rsidRDefault="00263063" w:rsidP="00947050">
      <w:pPr>
        <w:pStyle w:val="ListParagraph"/>
        <w:numPr>
          <w:ilvl w:val="1"/>
          <w:numId w:val="2"/>
        </w:numPr>
        <w:spacing w:line="360" w:lineRule="auto"/>
      </w:pPr>
      <w:r>
        <w:t xml:space="preserve">EC flooding reduced fine root DMC (more </w:t>
      </w:r>
      <w:proofErr w:type="spellStart"/>
      <w:r>
        <w:t>aerenchymous</w:t>
      </w:r>
      <w:proofErr w:type="spellEnd"/>
      <w:r>
        <w:t xml:space="preserve"> roots), reduced SLA (starch storage?)</w:t>
      </w:r>
    </w:p>
    <w:p w14:paraId="1BAFBA27" w14:textId="77777777" w:rsidR="00594507" w:rsidRDefault="00263063" w:rsidP="00947050">
      <w:pPr>
        <w:pStyle w:val="ListParagraph"/>
        <w:numPr>
          <w:ilvl w:val="0"/>
          <w:numId w:val="2"/>
        </w:numPr>
        <w:spacing w:line="360" w:lineRule="auto"/>
      </w:pPr>
      <w:r>
        <w:t>What happened during recovery? Did plants recover?</w:t>
      </w:r>
    </w:p>
    <w:p w14:paraId="3F851F84" w14:textId="4EE4870B" w:rsidR="00263063" w:rsidRDefault="00347C94" w:rsidP="00947050">
      <w:pPr>
        <w:pStyle w:val="ListParagraph"/>
        <w:numPr>
          <w:ilvl w:val="0"/>
          <w:numId w:val="2"/>
        </w:numPr>
        <w:spacing w:line="360" w:lineRule="auto"/>
      </w:pPr>
      <w:r>
        <w:t xml:space="preserve">CC was the only species for which eCO2 actually translated into growth and trait changes </w:t>
      </w:r>
    </w:p>
    <w:p w14:paraId="1836FBB2" w14:textId="77777777" w:rsidR="00263063" w:rsidRDefault="00263063" w:rsidP="00947050">
      <w:pPr>
        <w:pStyle w:val="ListParagraph"/>
        <w:numPr>
          <w:ilvl w:val="0"/>
          <w:numId w:val="2"/>
        </w:numPr>
        <w:spacing w:line="360" w:lineRule="auto"/>
      </w:pPr>
      <w:r>
        <w:t>Evidence for anoxic drought / stomatal closure vs starch storage hypotheses</w:t>
      </w:r>
    </w:p>
    <w:p w14:paraId="10628D0C" w14:textId="77777777" w:rsidR="00F51EE6" w:rsidRDefault="00F51EE6" w:rsidP="00947050">
      <w:pPr>
        <w:spacing w:line="360" w:lineRule="auto"/>
      </w:pPr>
    </w:p>
    <w:p w14:paraId="2FC9AD5F" w14:textId="77777777" w:rsidR="00F51EE6" w:rsidRPr="00F73D59" w:rsidRDefault="00F51EE6" w:rsidP="00947050">
      <w:pPr>
        <w:spacing w:line="360" w:lineRule="auto"/>
        <w:rPr>
          <w:b/>
        </w:rPr>
      </w:pPr>
      <w:proofErr w:type="gramStart"/>
      <w:r w:rsidRPr="00F73D59">
        <w:rPr>
          <w:b/>
        </w:rPr>
        <w:t>eCO2</w:t>
      </w:r>
      <w:proofErr w:type="gramEnd"/>
      <w:r w:rsidRPr="00F73D59">
        <w:rPr>
          <w:b/>
        </w:rPr>
        <w:t xml:space="preserve"> effect for E. </w:t>
      </w:r>
      <w:proofErr w:type="spellStart"/>
      <w:r w:rsidRPr="00F73D59">
        <w:rPr>
          <w:b/>
        </w:rPr>
        <w:t>camaldulensis</w:t>
      </w:r>
      <w:proofErr w:type="spellEnd"/>
    </w:p>
    <w:p w14:paraId="670CEF33" w14:textId="77777777" w:rsidR="00C94E3B" w:rsidRDefault="00981DBE" w:rsidP="00947050">
      <w:pPr>
        <w:spacing w:line="360" w:lineRule="auto"/>
        <w:rPr>
          <w:rStyle w:val="Hyperlink"/>
        </w:rPr>
      </w:pPr>
      <w:r>
        <w:t xml:space="preserve"> </w:t>
      </w:r>
      <w:hyperlink r:id="rId10" w:history="1">
        <w:r w:rsidR="00F73D59" w:rsidRPr="00AB3564">
          <w:rPr>
            <w:rStyle w:val="Hyperlink"/>
          </w:rPr>
          <w:t>http://cyberleninka.ru/article/n/variation-in-gas-exchange-characteristics-in-clones-of-eucalyptus-s-amaldulensis-under-varying-conditions-of-co-2</w:t>
        </w:r>
      </w:hyperlink>
    </w:p>
    <w:p w14:paraId="7641619F" w14:textId="77777777" w:rsidR="009E4CDB" w:rsidRDefault="009E4CDB" w:rsidP="00947050">
      <w:pPr>
        <w:spacing w:line="360" w:lineRule="auto"/>
      </w:pPr>
      <w:proofErr w:type="gramStart"/>
      <w:r>
        <w:rPr>
          <w:rStyle w:val="Hyperlink"/>
        </w:rPr>
        <w:t>some</w:t>
      </w:r>
      <w:proofErr w:type="gramEnd"/>
      <w:r>
        <w:rPr>
          <w:rStyle w:val="Hyperlink"/>
        </w:rPr>
        <w:t xml:space="preserve"> evidence for eCO2 stimulation of photosynthesis</w:t>
      </w:r>
      <w:r w:rsidR="00CC4C0A">
        <w:rPr>
          <w:rStyle w:val="Hyperlink"/>
        </w:rPr>
        <w:t xml:space="preserve"> </w:t>
      </w:r>
    </w:p>
    <w:p w14:paraId="454B18C2" w14:textId="77777777" w:rsidR="00F73D59" w:rsidRPr="00F73D59" w:rsidRDefault="00F73D59" w:rsidP="00947050">
      <w:pPr>
        <w:spacing w:line="360" w:lineRule="auto"/>
        <w:rPr>
          <w:b/>
        </w:rPr>
      </w:pPr>
      <w:proofErr w:type="gramStart"/>
      <w:r w:rsidRPr="00F73D59">
        <w:rPr>
          <w:b/>
        </w:rPr>
        <w:t>flooding</w:t>
      </w:r>
      <w:proofErr w:type="gramEnd"/>
      <w:r w:rsidRPr="00F73D59">
        <w:rPr>
          <w:b/>
        </w:rPr>
        <w:t xml:space="preserve"> (root hypoxia) effect on E. </w:t>
      </w:r>
      <w:proofErr w:type="spellStart"/>
      <w:r w:rsidRPr="00F73D59">
        <w:rPr>
          <w:b/>
        </w:rPr>
        <w:t>camaldulensis</w:t>
      </w:r>
      <w:proofErr w:type="spellEnd"/>
    </w:p>
    <w:p w14:paraId="6D019806" w14:textId="77777777" w:rsidR="00F73D59" w:rsidRDefault="009B5434" w:rsidP="00947050">
      <w:pPr>
        <w:spacing w:line="360" w:lineRule="auto"/>
      </w:pPr>
      <w:hyperlink r:id="rId11" w:history="1">
        <w:r w:rsidR="00F73D59" w:rsidRPr="00AB3564">
          <w:rPr>
            <w:rStyle w:val="Hyperlink"/>
          </w:rPr>
          <w:t>http://treephys.oxfordjournals.org/content/26/11/1413.short</w:t>
        </w:r>
      </w:hyperlink>
    </w:p>
    <w:p w14:paraId="71321E4E" w14:textId="77777777" w:rsidR="00F73D59" w:rsidRDefault="00F73D59" w:rsidP="00947050">
      <w:pPr>
        <w:spacing w:line="360" w:lineRule="auto"/>
        <w:ind w:left="720"/>
      </w:pPr>
      <w:proofErr w:type="gramStart"/>
      <w:r w:rsidRPr="00F73D59">
        <w:rPr>
          <w:sz w:val="18"/>
        </w:rPr>
        <w:lastRenderedPageBreak/>
        <w:t>“</w:t>
      </w:r>
      <w:r w:rsidRPr="00F73D59">
        <w:rPr>
          <w:rStyle w:val="apple-converted-space"/>
          <w:rFonts w:ascii="Lucida Sans Unicode" w:hAnsi="Lucida Sans Unicode" w:cs="Lucida Sans Unicode"/>
          <w:color w:val="000000"/>
          <w:sz w:val="18"/>
          <w:szCs w:val="21"/>
          <w:shd w:val="clear" w:color="auto" w:fill="FFFFFF"/>
        </w:rPr>
        <w:t> </w:t>
      </w:r>
      <w:r w:rsidRPr="00F73D59">
        <w:rPr>
          <w:rFonts w:ascii="Lucida Sans Unicode" w:hAnsi="Lucida Sans Unicode" w:cs="Lucida Sans Unicode"/>
          <w:color w:val="000000"/>
          <w:sz w:val="18"/>
          <w:szCs w:val="21"/>
          <w:shd w:val="clear" w:color="auto" w:fill="FFFFFF"/>
        </w:rPr>
        <w:t>Root</w:t>
      </w:r>
      <w:proofErr w:type="gramEnd"/>
      <w:r w:rsidRPr="00F73D59">
        <w:rPr>
          <w:rFonts w:ascii="Lucida Sans Unicode" w:hAnsi="Lucida Sans Unicode" w:cs="Lucida Sans Unicode"/>
          <w:color w:val="000000"/>
          <w:sz w:val="18"/>
          <w:szCs w:val="21"/>
          <w:shd w:val="clear" w:color="auto" w:fill="FFFFFF"/>
        </w:rPr>
        <w:t xml:space="preserve"> hypoxia caused decreases in whole-plant biomass, photosynthetic rate and stomatal conductance in</w:t>
      </w:r>
      <w:r w:rsidRPr="00F73D59">
        <w:rPr>
          <w:rStyle w:val="apple-converted-space"/>
          <w:rFonts w:ascii="Lucida Sans Unicode" w:hAnsi="Lucida Sans Unicode" w:cs="Lucida Sans Unicode"/>
          <w:color w:val="000000"/>
          <w:sz w:val="18"/>
          <w:szCs w:val="21"/>
          <w:shd w:val="clear" w:color="auto" w:fill="FFFFFF"/>
        </w:rPr>
        <w:t> </w:t>
      </w:r>
      <w:r w:rsidRPr="00F73D59">
        <w:rPr>
          <w:rStyle w:val="Emphasis"/>
          <w:rFonts w:ascii="Lucida Sans Unicode" w:hAnsi="Lucida Sans Unicode" w:cs="Lucida Sans Unicode"/>
          <w:color w:val="000000"/>
          <w:sz w:val="18"/>
          <w:szCs w:val="21"/>
          <w:bdr w:val="none" w:sz="0" w:space="0" w:color="auto" w:frame="1"/>
          <w:shd w:val="clear" w:color="auto" w:fill="FFFFFF"/>
        </w:rPr>
        <w:t xml:space="preserve">E. </w:t>
      </w:r>
      <w:proofErr w:type="spellStart"/>
      <w:r w:rsidRPr="00F73D59">
        <w:rPr>
          <w:rStyle w:val="Emphasis"/>
          <w:rFonts w:ascii="Lucida Sans Unicode" w:hAnsi="Lucida Sans Unicode" w:cs="Lucida Sans Unicode"/>
          <w:color w:val="000000"/>
          <w:sz w:val="18"/>
          <w:szCs w:val="21"/>
          <w:bdr w:val="none" w:sz="0" w:space="0" w:color="auto" w:frame="1"/>
          <w:shd w:val="clear" w:color="auto" w:fill="FFFFFF"/>
        </w:rPr>
        <w:t>camaldulensis</w:t>
      </w:r>
      <w:proofErr w:type="spellEnd"/>
      <w:r w:rsidRPr="00F73D59">
        <w:rPr>
          <w:rFonts w:ascii="Lucida Sans Unicode" w:hAnsi="Lucida Sans Unicode" w:cs="Lucida Sans Unicode"/>
          <w:color w:val="000000"/>
          <w:sz w:val="18"/>
          <w:szCs w:val="21"/>
          <w:shd w:val="clear" w:color="auto" w:fill="FFFFFF"/>
        </w:rPr>
        <w:t>, but not in</w:t>
      </w:r>
      <w:r w:rsidRPr="00F73D59">
        <w:rPr>
          <w:rStyle w:val="apple-converted-space"/>
          <w:rFonts w:ascii="Lucida Sans Unicode" w:hAnsi="Lucida Sans Unicode" w:cs="Lucida Sans Unicode"/>
          <w:color w:val="000000"/>
          <w:sz w:val="18"/>
          <w:szCs w:val="21"/>
          <w:shd w:val="clear" w:color="auto" w:fill="FFFFFF"/>
        </w:rPr>
        <w:t> </w:t>
      </w:r>
      <w:r w:rsidRPr="00F73D59">
        <w:rPr>
          <w:rStyle w:val="Emphasis"/>
          <w:rFonts w:ascii="Lucida Sans Unicode" w:hAnsi="Lucida Sans Unicode" w:cs="Lucida Sans Unicode"/>
          <w:color w:val="000000"/>
          <w:sz w:val="18"/>
          <w:szCs w:val="21"/>
          <w:bdr w:val="none" w:sz="0" w:space="0" w:color="auto" w:frame="1"/>
          <w:shd w:val="clear" w:color="auto" w:fill="FFFFFF"/>
        </w:rPr>
        <w:t xml:space="preserve">M. </w:t>
      </w:r>
      <w:proofErr w:type="spellStart"/>
      <w:r w:rsidRPr="00F73D59">
        <w:rPr>
          <w:rStyle w:val="Emphasis"/>
          <w:rFonts w:ascii="Lucida Sans Unicode" w:hAnsi="Lucida Sans Unicode" w:cs="Lucida Sans Unicode"/>
          <w:color w:val="000000"/>
          <w:sz w:val="18"/>
          <w:szCs w:val="21"/>
          <w:bdr w:val="none" w:sz="0" w:space="0" w:color="auto" w:frame="1"/>
          <w:shd w:val="clear" w:color="auto" w:fill="FFFFFF"/>
        </w:rPr>
        <w:t>cajuputi</w:t>
      </w:r>
      <w:proofErr w:type="spellEnd"/>
      <w:r w:rsidRPr="00F73D59">
        <w:rPr>
          <w:rFonts w:ascii="Lucida Sans Unicode" w:hAnsi="Lucida Sans Unicode" w:cs="Lucida Sans Unicode"/>
          <w:color w:val="000000"/>
          <w:sz w:val="18"/>
          <w:szCs w:val="21"/>
          <w:shd w:val="clear" w:color="auto" w:fill="FFFFFF"/>
        </w:rPr>
        <w:t>.</w:t>
      </w:r>
      <w:r w:rsidRPr="00F73D59">
        <w:rPr>
          <w:rStyle w:val="apple-converted-space"/>
          <w:rFonts w:ascii="Lucida Sans Unicode" w:hAnsi="Lucida Sans Unicode" w:cs="Lucida Sans Unicode"/>
          <w:color w:val="000000"/>
          <w:sz w:val="18"/>
          <w:szCs w:val="21"/>
          <w:shd w:val="clear" w:color="auto" w:fill="FFFFFF"/>
        </w:rPr>
        <w:t> </w:t>
      </w:r>
      <w:r>
        <w:rPr>
          <w:rStyle w:val="apple-converted-space"/>
          <w:rFonts w:ascii="Lucida Sans Unicode" w:hAnsi="Lucida Sans Unicode" w:cs="Lucida Sans Unicode"/>
          <w:color w:val="000000"/>
          <w:sz w:val="21"/>
          <w:szCs w:val="21"/>
          <w:shd w:val="clear" w:color="auto" w:fill="FFFFFF"/>
        </w:rPr>
        <w:t>“</w:t>
      </w:r>
    </w:p>
    <w:p w14:paraId="2AC1878E" w14:textId="77777777" w:rsidR="00F73D59" w:rsidRDefault="009B5434" w:rsidP="00947050">
      <w:pPr>
        <w:spacing w:line="360" w:lineRule="auto"/>
      </w:pPr>
      <w:hyperlink r:id="rId12" w:history="1">
        <w:r w:rsidR="00F73D59" w:rsidRPr="00AB3564">
          <w:rPr>
            <w:rStyle w:val="Hyperlink"/>
          </w:rPr>
          <w:t>http://www.publish.csiro.au/?paper=PP9960497</w:t>
        </w:r>
      </w:hyperlink>
    </w:p>
    <w:p w14:paraId="5D7A17BE" w14:textId="77777777" w:rsidR="00F73D59" w:rsidRDefault="00F73D59" w:rsidP="00947050">
      <w:pPr>
        <w:spacing w:line="360" w:lineRule="auto"/>
        <w:ind w:left="720"/>
        <w:rPr>
          <w:rFonts w:ascii="Arial" w:hAnsi="Arial" w:cs="Arial"/>
          <w:color w:val="000000"/>
          <w:sz w:val="18"/>
          <w:szCs w:val="18"/>
          <w:shd w:val="clear" w:color="auto" w:fill="FFFFFF"/>
        </w:rPr>
      </w:pPr>
      <w:proofErr w:type="gramStart"/>
      <w:r>
        <w:t>clonal</w:t>
      </w:r>
      <w:proofErr w:type="gramEnd"/>
      <w:r>
        <w:t xml:space="preserve"> lines of E. </w:t>
      </w:r>
      <w:proofErr w:type="spellStart"/>
      <w:r>
        <w:t>camaldulensis</w:t>
      </w:r>
      <w:proofErr w:type="spellEnd"/>
      <w:r>
        <w:t xml:space="preserve"> “</w:t>
      </w:r>
      <w:r>
        <w:rPr>
          <w:rFonts w:ascii="Arial" w:hAnsi="Arial" w:cs="Arial"/>
          <w:color w:val="000000"/>
          <w:sz w:val="18"/>
          <w:szCs w:val="18"/>
          <w:shd w:val="clear" w:color="auto" w:fill="FFFFFF"/>
        </w:rPr>
        <w:t>Stomatal conductance, net gas exchange and leaf nutrient allocation did not differ greatly among the clonal lines.”</w:t>
      </w:r>
    </w:p>
    <w:p w14:paraId="2FEDC6F7" w14:textId="77777777" w:rsidR="00543F99" w:rsidRDefault="00543F99" w:rsidP="00947050">
      <w:pPr>
        <w:spacing w:line="360" w:lineRule="auto"/>
        <w:ind w:left="720"/>
        <w:rPr>
          <w:rFonts w:ascii="Arial" w:hAnsi="Arial" w:cs="Arial"/>
          <w:color w:val="000000"/>
          <w:sz w:val="18"/>
          <w:szCs w:val="18"/>
          <w:shd w:val="clear" w:color="auto" w:fill="FFFFFF"/>
        </w:rPr>
      </w:pPr>
    </w:p>
    <w:p w14:paraId="4FF6BDA2" w14:textId="77777777" w:rsidR="00543F99" w:rsidRPr="00543F99" w:rsidRDefault="00543F99" w:rsidP="00947050">
      <w:pPr>
        <w:spacing w:line="360" w:lineRule="auto"/>
        <w:rPr>
          <w:b/>
        </w:rPr>
      </w:pPr>
      <w:r w:rsidRPr="00543F99">
        <w:rPr>
          <w:b/>
        </w:rPr>
        <w:t xml:space="preserve">Flooding effect on </w:t>
      </w:r>
      <w:proofErr w:type="spellStart"/>
      <w:r w:rsidRPr="00543F99">
        <w:rPr>
          <w:b/>
        </w:rPr>
        <w:t>Causarina</w:t>
      </w:r>
      <w:proofErr w:type="spellEnd"/>
      <w:r w:rsidRPr="00543F99">
        <w:rPr>
          <w:b/>
        </w:rPr>
        <w:t>:</w:t>
      </w:r>
    </w:p>
    <w:p w14:paraId="47D5C9C4" w14:textId="77777777" w:rsidR="00543F99" w:rsidRDefault="00543F99" w:rsidP="00947050">
      <w:pPr>
        <w:spacing w:line="360" w:lineRule="auto"/>
      </w:pPr>
      <w:r w:rsidRPr="00543F99">
        <w:t xml:space="preserve">Melaleuca </w:t>
      </w:r>
      <w:proofErr w:type="spellStart"/>
      <w:proofErr w:type="gramStart"/>
      <w:r w:rsidRPr="00543F99">
        <w:t>cuticularis</w:t>
      </w:r>
      <w:proofErr w:type="spellEnd"/>
      <w:r w:rsidRPr="00543F99">
        <w:t xml:space="preserve">  and</w:t>
      </w:r>
      <w:proofErr w:type="gramEnd"/>
      <w:r w:rsidRPr="00543F99">
        <w:t xml:space="preserve">  C. </w:t>
      </w:r>
      <w:proofErr w:type="spellStart"/>
      <w:r w:rsidRPr="00543F99">
        <w:t>obesa</w:t>
      </w:r>
      <w:proofErr w:type="spellEnd"/>
      <w:r w:rsidRPr="00543F99">
        <w:t xml:space="preserve">  survived all treatments, and generally </w:t>
      </w:r>
      <w:proofErr w:type="spellStart"/>
      <w:r w:rsidRPr="00543F99">
        <w:t>maintainedhigh</w:t>
      </w:r>
      <w:proofErr w:type="spellEnd"/>
      <w:r w:rsidRPr="00543F99">
        <w:t xml:space="preserve"> rates of net photosynthesis.  Banksia </w:t>
      </w:r>
      <w:proofErr w:type="spellStart"/>
      <w:proofErr w:type="gramStart"/>
      <w:r w:rsidRPr="00543F99">
        <w:t>attenuata</w:t>
      </w:r>
      <w:proofErr w:type="spellEnd"/>
      <w:r w:rsidRPr="00543F99">
        <w:t xml:space="preserve">  tolerated</w:t>
      </w:r>
      <w:proofErr w:type="gramEnd"/>
      <w:r w:rsidRPr="00543F99">
        <w:t xml:space="preserve"> neither </w:t>
      </w:r>
      <w:proofErr w:type="spellStart"/>
      <w:r w:rsidRPr="00543F99">
        <w:t>waterloggingnor</w:t>
      </w:r>
      <w:proofErr w:type="spellEnd"/>
      <w:r w:rsidRPr="00543F99">
        <w:t xml:space="preserve"> salinity</w:t>
      </w:r>
      <w:r>
        <w:t xml:space="preserve"> </w:t>
      </w:r>
    </w:p>
    <w:p w14:paraId="6FAA3CD7" w14:textId="77777777" w:rsidR="00543F99" w:rsidRDefault="00543F99" w:rsidP="00947050">
      <w:pPr>
        <w:pStyle w:val="ListParagraph"/>
        <w:numPr>
          <w:ilvl w:val="0"/>
          <w:numId w:val="1"/>
        </w:numPr>
        <w:spacing w:line="360" w:lineRule="auto"/>
      </w:pPr>
      <w:r>
        <w:t>“</w:t>
      </w:r>
      <w:r w:rsidRPr="00543F99">
        <w:t>Variable tolerance of wetland tree species to combined salinity and waterlogging is related to regulation of ion  uptake and production of organic solutes</w:t>
      </w:r>
      <w:r>
        <w:t>”</w:t>
      </w:r>
    </w:p>
    <w:p w14:paraId="70ECFFBC" w14:textId="77777777" w:rsidR="00932F2F" w:rsidRDefault="00932F2F" w:rsidP="00947050">
      <w:pPr>
        <w:spacing w:line="360" w:lineRule="auto"/>
      </w:pPr>
      <w:proofErr w:type="spellStart"/>
      <w:r>
        <w:t>Frankia</w:t>
      </w:r>
      <w:proofErr w:type="spellEnd"/>
      <w:r>
        <w:t xml:space="preserve"> requires aeration to colonise Casuarina – therefore </w:t>
      </w:r>
      <w:proofErr w:type="spellStart"/>
      <w:r>
        <w:t>Frankia</w:t>
      </w:r>
      <w:proofErr w:type="spellEnd"/>
      <w:r>
        <w:t xml:space="preserve"> might have been subsidising N in control treatment but died or was impaired following waterlogging.</w:t>
      </w:r>
    </w:p>
    <w:p w14:paraId="4F1BC469" w14:textId="77777777" w:rsidR="00932F2F" w:rsidRDefault="009B5434" w:rsidP="00947050">
      <w:pPr>
        <w:spacing w:line="360" w:lineRule="auto"/>
        <w:ind w:firstLine="720"/>
      </w:pPr>
      <w:hyperlink r:id="rId13" w:history="1">
        <w:r w:rsidR="004B2108" w:rsidRPr="00396DF8">
          <w:rPr>
            <w:rStyle w:val="Hyperlink"/>
          </w:rPr>
          <w:t>http://link.springer.com.simsrad.net.ocs.mq.edu.au/article/10.1007/BF02232785</w:t>
        </w:r>
      </w:hyperlink>
    </w:p>
    <w:p w14:paraId="774AC662" w14:textId="77777777" w:rsidR="004B2108" w:rsidRDefault="004B2108" w:rsidP="00947050">
      <w:pPr>
        <w:spacing w:line="360" w:lineRule="auto"/>
      </w:pPr>
    </w:p>
    <w:p w14:paraId="0AA9A06E" w14:textId="77777777" w:rsidR="004B2108" w:rsidRDefault="004B2108" w:rsidP="00947050">
      <w:pPr>
        <w:spacing w:line="360" w:lineRule="auto"/>
      </w:pPr>
      <w:proofErr w:type="gramStart"/>
      <w:r>
        <w:t>eCO2</w:t>
      </w:r>
      <w:proofErr w:type="gramEnd"/>
      <w:r>
        <w:t xml:space="preserve"> effects on Casuarina</w:t>
      </w:r>
    </w:p>
    <w:p w14:paraId="287C5522" w14:textId="77777777" w:rsidR="004B2108" w:rsidRDefault="004B2108" w:rsidP="00947050">
      <w:pPr>
        <w:pStyle w:val="ListParagraph"/>
        <w:numPr>
          <w:ilvl w:val="0"/>
          <w:numId w:val="1"/>
        </w:numPr>
        <w:spacing w:line="360" w:lineRule="auto"/>
      </w:pPr>
      <w:r>
        <w:t>None known? Ask Mel…</w:t>
      </w:r>
    </w:p>
    <w:sectPr w:rsidR="004B210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3-24T13:38:00Z" w:initials="FoS">
    <w:p w14:paraId="5FEF8BF8" w14:textId="4DE4F570" w:rsidR="003650FD" w:rsidRDefault="003650FD">
      <w:pPr>
        <w:pStyle w:val="CommentText"/>
      </w:pPr>
      <w:r>
        <w:rPr>
          <w:rStyle w:val="CommentReference"/>
        </w:rPr>
        <w:annotationRef/>
      </w:r>
      <w:proofErr w:type="gramStart"/>
      <w:r>
        <w:t>order</w:t>
      </w:r>
      <w:proofErr w:type="gramEnd"/>
    </w:p>
  </w:comment>
  <w:comment w:id="1" w:author="Faculty of Science" w:date="2015-03-23T16:26:00Z" w:initials="FoS">
    <w:p w14:paraId="40825FF3" w14:textId="77777777" w:rsidR="00F67317" w:rsidRDefault="00F67317" w:rsidP="00F67317">
      <w:pPr>
        <w:pStyle w:val="CommentText"/>
      </w:pPr>
      <w:r>
        <w:rPr>
          <w:rStyle w:val="CommentReference"/>
        </w:rPr>
        <w:annotationRef/>
      </w:r>
      <w:r>
        <w:t xml:space="preserve">See </w:t>
      </w:r>
      <w:proofErr w:type="spellStart"/>
      <w:r>
        <w:t>Colmer</w:t>
      </w:r>
      <w:proofErr w:type="spellEnd"/>
      <w:r>
        <w:t xml:space="preserve"> &amp; </w:t>
      </w:r>
      <w:proofErr w:type="spellStart"/>
      <w:r>
        <w:t>Voesenek</w:t>
      </w:r>
      <w:proofErr w:type="spellEnd"/>
    </w:p>
  </w:comment>
  <w:comment w:id="3" w:author="Faculty of Science" w:date="2015-03-23T14:34:00Z" w:initials="FoS">
    <w:p w14:paraId="20364C09" w14:textId="77777777" w:rsidR="009B5434" w:rsidRDefault="009B5434">
      <w:pPr>
        <w:pStyle w:val="CommentText"/>
      </w:pPr>
      <w:r>
        <w:rPr>
          <w:rStyle w:val="CommentReference"/>
        </w:rPr>
        <w:annotationRef/>
      </w:r>
      <w:r>
        <w:t>Changed ord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EF8BF8" w15:done="0"/>
  <w15:commentEx w15:paraId="40825FF3" w15:done="0"/>
  <w15:commentEx w15:paraId="20364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A96FA8" w14:textId="77777777" w:rsidR="00FB6647" w:rsidRDefault="00FB6647" w:rsidP="00347C94">
      <w:pPr>
        <w:spacing w:after="0" w:line="240" w:lineRule="auto"/>
      </w:pPr>
      <w:r>
        <w:separator/>
      </w:r>
    </w:p>
  </w:endnote>
  <w:endnote w:type="continuationSeparator" w:id="0">
    <w:p w14:paraId="687E5EEE" w14:textId="77777777" w:rsidR="00FB6647" w:rsidRDefault="00FB6647" w:rsidP="00347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EF739" w14:textId="77777777" w:rsidR="00FB6647" w:rsidRDefault="00FB6647" w:rsidP="00347C94">
      <w:pPr>
        <w:spacing w:after="0" w:line="240" w:lineRule="auto"/>
      </w:pPr>
      <w:r>
        <w:separator/>
      </w:r>
    </w:p>
  </w:footnote>
  <w:footnote w:type="continuationSeparator" w:id="0">
    <w:p w14:paraId="61A95716" w14:textId="77777777" w:rsidR="00FB6647" w:rsidRDefault="00FB6647" w:rsidP="00347C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914131"/>
    <w:multiLevelType w:val="hybridMultilevel"/>
    <w:tmpl w:val="DD40874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7F6281B"/>
    <w:multiLevelType w:val="hybridMultilevel"/>
    <w:tmpl w:val="8208ED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97F4308"/>
    <w:multiLevelType w:val="hybridMultilevel"/>
    <w:tmpl w:val="F53EDE20"/>
    <w:lvl w:ilvl="0" w:tplc="256E693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A42693C"/>
    <w:multiLevelType w:val="hybridMultilevel"/>
    <w:tmpl w:val="F160701A"/>
    <w:lvl w:ilvl="0" w:tplc="288E1C52">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E3B"/>
    <w:rsid w:val="0006628E"/>
    <w:rsid w:val="000C3A55"/>
    <w:rsid w:val="000C4AD9"/>
    <w:rsid w:val="000E0B93"/>
    <w:rsid w:val="0012058C"/>
    <w:rsid w:val="001275AE"/>
    <w:rsid w:val="00140EFA"/>
    <w:rsid w:val="001B27D4"/>
    <w:rsid w:val="001D4A7E"/>
    <w:rsid w:val="001D507E"/>
    <w:rsid w:val="001E5071"/>
    <w:rsid w:val="002004B3"/>
    <w:rsid w:val="00244CE6"/>
    <w:rsid w:val="00263063"/>
    <w:rsid w:val="00271D74"/>
    <w:rsid w:val="002A1CA6"/>
    <w:rsid w:val="002A7742"/>
    <w:rsid w:val="00316187"/>
    <w:rsid w:val="00320E31"/>
    <w:rsid w:val="00347C94"/>
    <w:rsid w:val="00360C66"/>
    <w:rsid w:val="003650FD"/>
    <w:rsid w:val="00366C24"/>
    <w:rsid w:val="0039467E"/>
    <w:rsid w:val="003C2234"/>
    <w:rsid w:val="003C5117"/>
    <w:rsid w:val="003D2EA6"/>
    <w:rsid w:val="003D644E"/>
    <w:rsid w:val="00410929"/>
    <w:rsid w:val="00417110"/>
    <w:rsid w:val="004377C8"/>
    <w:rsid w:val="00477642"/>
    <w:rsid w:val="004B2108"/>
    <w:rsid w:val="004E1AF7"/>
    <w:rsid w:val="004E2283"/>
    <w:rsid w:val="004F14A4"/>
    <w:rsid w:val="004F54EC"/>
    <w:rsid w:val="0050278C"/>
    <w:rsid w:val="00543F99"/>
    <w:rsid w:val="00545AEF"/>
    <w:rsid w:val="00594507"/>
    <w:rsid w:val="005A2695"/>
    <w:rsid w:val="005A3361"/>
    <w:rsid w:val="005F4613"/>
    <w:rsid w:val="006012BE"/>
    <w:rsid w:val="00676F69"/>
    <w:rsid w:val="0068602F"/>
    <w:rsid w:val="006B2BE4"/>
    <w:rsid w:val="006D5DFA"/>
    <w:rsid w:val="007C1423"/>
    <w:rsid w:val="0080274A"/>
    <w:rsid w:val="0088285D"/>
    <w:rsid w:val="008B5E87"/>
    <w:rsid w:val="008E2316"/>
    <w:rsid w:val="00932F2F"/>
    <w:rsid w:val="00947050"/>
    <w:rsid w:val="00981DBE"/>
    <w:rsid w:val="00997587"/>
    <w:rsid w:val="009B5434"/>
    <w:rsid w:val="009E4CDB"/>
    <w:rsid w:val="00A47C45"/>
    <w:rsid w:val="00A555BD"/>
    <w:rsid w:val="00A65CEC"/>
    <w:rsid w:val="00AA56C2"/>
    <w:rsid w:val="00AB4ED7"/>
    <w:rsid w:val="00AD1922"/>
    <w:rsid w:val="00B25A73"/>
    <w:rsid w:val="00B43484"/>
    <w:rsid w:val="00B51C67"/>
    <w:rsid w:val="00BC2749"/>
    <w:rsid w:val="00C35B41"/>
    <w:rsid w:val="00C630F6"/>
    <w:rsid w:val="00C65AC5"/>
    <w:rsid w:val="00C738AE"/>
    <w:rsid w:val="00C8530D"/>
    <w:rsid w:val="00C9400D"/>
    <w:rsid w:val="00C94E3B"/>
    <w:rsid w:val="00CB6DD8"/>
    <w:rsid w:val="00CC4C0A"/>
    <w:rsid w:val="00CE5A27"/>
    <w:rsid w:val="00D0498C"/>
    <w:rsid w:val="00D227B2"/>
    <w:rsid w:val="00D81DFF"/>
    <w:rsid w:val="00D83F60"/>
    <w:rsid w:val="00DB605C"/>
    <w:rsid w:val="00DE0F23"/>
    <w:rsid w:val="00DF74D1"/>
    <w:rsid w:val="00E30DAE"/>
    <w:rsid w:val="00E91143"/>
    <w:rsid w:val="00E97E9D"/>
    <w:rsid w:val="00ED4945"/>
    <w:rsid w:val="00EE6450"/>
    <w:rsid w:val="00F51EE6"/>
    <w:rsid w:val="00F67317"/>
    <w:rsid w:val="00F73D59"/>
    <w:rsid w:val="00F75107"/>
    <w:rsid w:val="00FB6647"/>
    <w:rsid w:val="00FC1329"/>
    <w:rsid w:val="00FF438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90DA0"/>
  <w15:chartTrackingRefBased/>
  <w15:docId w15:val="{7F39B028-3970-46A8-8F8C-AB5EA95D4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D59"/>
    <w:rPr>
      <w:color w:val="0563C1" w:themeColor="hyperlink"/>
      <w:u w:val="single"/>
    </w:rPr>
  </w:style>
  <w:style w:type="character" w:customStyle="1" w:styleId="apple-converted-space">
    <w:name w:val="apple-converted-space"/>
    <w:basedOn w:val="DefaultParagraphFont"/>
    <w:rsid w:val="00F73D59"/>
  </w:style>
  <w:style w:type="character" w:styleId="Emphasis">
    <w:name w:val="Emphasis"/>
    <w:basedOn w:val="DefaultParagraphFont"/>
    <w:uiPriority w:val="20"/>
    <w:qFormat/>
    <w:rsid w:val="00F73D59"/>
    <w:rPr>
      <w:i/>
      <w:iCs/>
    </w:rPr>
  </w:style>
  <w:style w:type="paragraph" w:styleId="ListParagraph">
    <w:name w:val="List Paragraph"/>
    <w:basedOn w:val="Normal"/>
    <w:uiPriority w:val="34"/>
    <w:qFormat/>
    <w:rsid w:val="00543F99"/>
    <w:pPr>
      <w:ind w:left="720"/>
      <w:contextualSpacing/>
    </w:pPr>
  </w:style>
  <w:style w:type="character" w:styleId="CommentReference">
    <w:name w:val="annotation reference"/>
    <w:basedOn w:val="DefaultParagraphFont"/>
    <w:uiPriority w:val="99"/>
    <w:semiHidden/>
    <w:unhideWhenUsed/>
    <w:rsid w:val="00244CE6"/>
    <w:rPr>
      <w:sz w:val="16"/>
      <w:szCs w:val="16"/>
    </w:rPr>
  </w:style>
  <w:style w:type="paragraph" w:styleId="CommentText">
    <w:name w:val="annotation text"/>
    <w:basedOn w:val="Normal"/>
    <w:link w:val="CommentTextChar"/>
    <w:uiPriority w:val="99"/>
    <w:semiHidden/>
    <w:unhideWhenUsed/>
    <w:rsid w:val="00244CE6"/>
    <w:pPr>
      <w:spacing w:line="240" w:lineRule="auto"/>
    </w:pPr>
    <w:rPr>
      <w:sz w:val="20"/>
      <w:szCs w:val="20"/>
    </w:rPr>
  </w:style>
  <w:style w:type="character" w:customStyle="1" w:styleId="CommentTextChar">
    <w:name w:val="Comment Text Char"/>
    <w:basedOn w:val="DefaultParagraphFont"/>
    <w:link w:val="CommentText"/>
    <w:uiPriority w:val="99"/>
    <w:semiHidden/>
    <w:rsid w:val="00244CE6"/>
    <w:rPr>
      <w:sz w:val="20"/>
      <w:szCs w:val="20"/>
    </w:rPr>
  </w:style>
  <w:style w:type="paragraph" w:styleId="CommentSubject">
    <w:name w:val="annotation subject"/>
    <w:basedOn w:val="CommentText"/>
    <w:next w:val="CommentText"/>
    <w:link w:val="CommentSubjectChar"/>
    <w:uiPriority w:val="99"/>
    <w:semiHidden/>
    <w:unhideWhenUsed/>
    <w:rsid w:val="00244CE6"/>
    <w:rPr>
      <w:b/>
      <w:bCs/>
    </w:rPr>
  </w:style>
  <w:style w:type="character" w:customStyle="1" w:styleId="CommentSubjectChar">
    <w:name w:val="Comment Subject Char"/>
    <w:basedOn w:val="CommentTextChar"/>
    <w:link w:val="CommentSubject"/>
    <w:uiPriority w:val="99"/>
    <w:semiHidden/>
    <w:rsid w:val="00244CE6"/>
    <w:rPr>
      <w:b/>
      <w:bCs/>
      <w:sz w:val="20"/>
      <w:szCs w:val="20"/>
    </w:rPr>
  </w:style>
  <w:style w:type="paragraph" w:styleId="BalloonText">
    <w:name w:val="Balloon Text"/>
    <w:basedOn w:val="Normal"/>
    <w:link w:val="BalloonTextChar"/>
    <w:uiPriority w:val="99"/>
    <w:semiHidden/>
    <w:unhideWhenUsed/>
    <w:rsid w:val="00244C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CE6"/>
    <w:rPr>
      <w:rFonts w:ascii="Segoe UI" w:hAnsi="Segoe UI" w:cs="Segoe UI"/>
      <w:sz w:val="18"/>
      <w:szCs w:val="18"/>
    </w:rPr>
  </w:style>
  <w:style w:type="paragraph" w:styleId="Header">
    <w:name w:val="header"/>
    <w:basedOn w:val="Normal"/>
    <w:link w:val="HeaderChar"/>
    <w:uiPriority w:val="99"/>
    <w:unhideWhenUsed/>
    <w:rsid w:val="00347C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7C94"/>
  </w:style>
  <w:style w:type="paragraph" w:styleId="Footer">
    <w:name w:val="footer"/>
    <w:basedOn w:val="Normal"/>
    <w:link w:val="FooterChar"/>
    <w:uiPriority w:val="99"/>
    <w:unhideWhenUsed/>
    <w:rsid w:val="00347C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7C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970764">
      <w:bodyDiv w:val="1"/>
      <w:marLeft w:val="0"/>
      <w:marRight w:val="0"/>
      <w:marTop w:val="0"/>
      <w:marBottom w:val="0"/>
      <w:divBdr>
        <w:top w:val="none" w:sz="0" w:space="0" w:color="auto"/>
        <w:left w:val="none" w:sz="0" w:space="0" w:color="auto"/>
        <w:bottom w:val="none" w:sz="0" w:space="0" w:color="auto"/>
        <w:right w:val="none" w:sz="0" w:space="0" w:color="auto"/>
      </w:divBdr>
      <w:divsChild>
        <w:div w:id="635640810">
          <w:marLeft w:val="0"/>
          <w:marRight w:val="0"/>
          <w:marTop w:val="0"/>
          <w:marBottom w:val="0"/>
          <w:divBdr>
            <w:top w:val="none" w:sz="0" w:space="0" w:color="auto"/>
            <w:left w:val="none" w:sz="0" w:space="0" w:color="auto"/>
            <w:bottom w:val="none" w:sz="0" w:space="0" w:color="auto"/>
            <w:right w:val="none" w:sz="0" w:space="0" w:color="auto"/>
          </w:divBdr>
        </w:div>
        <w:div w:id="1698046626">
          <w:marLeft w:val="0"/>
          <w:marRight w:val="0"/>
          <w:marTop w:val="0"/>
          <w:marBottom w:val="0"/>
          <w:divBdr>
            <w:top w:val="none" w:sz="0" w:space="0" w:color="auto"/>
            <w:left w:val="none" w:sz="0" w:space="0" w:color="auto"/>
            <w:bottom w:val="none" w:sz="0" w:space="0" w:color="auto"/>
            <w:right w:val="none" w:sz="0" w:space="0" w:color="auto"/>
          </w:divBdr>
        </w:div>
        <w:div w:id="616834229">
          <w:marLeft w:val="0"/>
          <w:marRight w:val="0"/>
          <w:marTop w:val="0"/>
          <w:marBottom w:val="0"/>
          <w:divBdr>
            <w:top w:val="none" w:sz="0" w:space="0" w:color="auto"/>
            <w:left w:val="none" w:sz="0" w:space="0" w:color="auto"/>
            <w:bottom w:val="none" w:sz="0" w:space="0" w:color="auto"/>
            <w:right w:val="none" w:sz="0" w:space="0" w:color="auto"/>
          </w:divBdr>
        </w:div>
        <w:div w:id="1031153548">
          <w:marLeft w:val="0"/>
          <w:marRight w:val="0"/>
          <w:marTop w:val="0"/>
          <w:marBottom w:val="0"/>
          <w:divBdr>
            <w:top w:val="none" w:sz="0" w:space="0" w:color="auto"/>
            <w:left w:val="none" w:sz="0" w:space="0" w:color="auto"/>
            <w:bottom w:val="none" w:sz="0" w:space="0" w:color="auto"/>
            <w:right w:val="none" w:sz="0" w:space="0" w:color="auto"/>
          </w:divBdr>
        </w:div>
        <w:div w:id="1275097523">
          <w:marLeft w:val="0"/>
          <w:marRight w:val="0"/>
          <w:marTop w:val="0"/>
          <w:marBottom w:val="0"/>
          <w:divBdr>
            <w:top w:val="none" w:sz="0" w:space="0" w:color="auto"/>
            <w:left w:val="none" w:sz="0" w:space="0" w:color="auto"/>
            <w:bottom w:val="none" w:sz="0" w:space="0" w:color="auto"/>
            <w:right w:val="none" w:sz="0" w:space="0" w:color="auto"/>
          </w:divBdr>
        </w:div>
        <w:div w:id="77334111">
          <w:marLeft w:val="0"/>
          <w:marRight w:val="0"/>
          <w:marTop w:val="0"/>
          <w:marBottom w:val="0"/>
          <w:divBdr>
            <w:top w:val="none" w:sz="0" w:space="0" w:color="auto"/>
            <w:left w:val="none" w:sz="0" w:space="0" w:color="auto"/>
            <w:bottom w:val="none" w:sz="0" w:space="0" w:color="auto"/>
            <w:right w:val="none" w:sz="0" w:space="0" w:color="auto"/>
          </w:divBdr>
        </w:div>
        <w:div w:id="1784422559">
          <w:marLeft w:val="0"/>
          <w:marRight w:val="0"/>
          <w:marTop w:val="0"/>
          <w:marBottom w:val="0"/>
          <w:divBdr>
            <w:top w:val="none" w:sz="0" w:space="0" w:color="auto"/>
            <w:left w:val="none" w:sz="0" w:space="0" w:color="auto"/>
            <w:bottom w:val="none" w:sz="0" w:space="0" w:color="auto"/>
            <w:right w:val="none" w:sz="0" w:space="0" w:color="auto"/>
          </w:divBdr>
        </w:div>
        <w:div w:id="2044012334">
          <w:marLeft w:val="0"/>
          <w:marRight w:val="0"/>
          <w:marTop w:val="0"/>
          <w:marBottom w:val="0"/>
          <w:divBdr>
            <w:top w:val="none" w:sz="0" w:space="0" w:color="auto"/>
            <w:left w:val="none" w:sz="0" w:space="0" w:color="auto"/>
            <w:bottom w:val="none" w:sz="0" w:space="0" w:color="auto"/>
            <w:right w:val="none" w:sz="0" w:space="0" w:color="auto"/>
          </w:divBdr>
        </w:div>
        <w:div w:id="292911847">
          <w:marLeft w:val="0"/>
          <w:marRight w:val="0"/>
          <w:marTop w:val="0"/>
          <w:marBottom w:val="0"/>
          <w:divBdr>
            <w:top w:val="none" w:sz="0" w:space="0" w:color="auto"/>
            <w:left w:val="none" w:sz="0" w:space="0" w:color="auto"/>
            <w:bottom w:val="none" w:sz="0" w:space="0" w:color="auto"/>
            <w:right w:val="none" w:sz="0" w:space="0" w:color="auto"/>
          </w:divBdr>
        </w:div>
        <w:div w:id="637877315">
          <w:marLeft w:val="0"/>
          <w:marRight w:val="0"/>
          <w:marTop w:val="0"/>
          <w:marBottom w:val="0"/>
          <w:divBdr>
            <w:top w:val="none" w:sz="0" w:space="0" w:color="auto"/>
            <w:left w:val="none" w:sz="0" w:space="0" w:color="auto"/>
            <w:bottom w:val="none" w:sz="0" w:space="0" w:color="auto"/>
            <w:right w:val="none" w:sz="0" w:space="0" w:color="auto"/>
          </w:divBdr>
        </w:div>
        <w:div w:id="1884977985">
          <w:marLeft w:val="0"/>
          <w:marRight w:val="0"/>
          <w:marTop w:val="0"/>
          <w:marBottom w:val="0"/>
          <w:divBdr>
            <w:top w:val="none" w:sz="0" w:space="0" w:color="auto"/>
            <w:left w:val="none" w:sz="0" w:space="0" w:color="auto"/>
            <w:bottom w:val="none" w:sz="0" w:space="0" w:color="auto"/>
            <w:right w:val="none" w:sz="0" w:space="0" w:color="auto"/>
          </w:divBdr>
        </w:div>
        <w:div w:id="312173820">
          <w:marLeft w:val="0"/>
          <w:marRight w:val="0"/>
          <w:marTop w:val="0"/>
          <w:marBottom w:val="0"/>
          <w:divBdr>
            <w:top w:val="none" w:sz="0" w:space="0" w:color="auto"/>
            <w:left w:val="none" w:sz="0" w:space="0" w:color="auto"/>
            <w:bottom w:val="none" w:sz="0" w:space="0" w:color="auto"/>
            <w:right w:val="none" w:sz="0" w:space="0" w:color="auto"/>
          </w:divBdr>
        </w:div>
        <w:div w:id="1072309588">
          <w:marLeft w:val="0"/>
          <w:marRight w:val="0"/>
          <w:marTop w:val="0"/>
          <w:marBottom w:val="0"/>
          <w:divBdr>
            <w:top w:val="none" w:sz="0" w:space="0" w:color="auto"/>
            <w:left w:val="none" w:sz="0" w:space="0" w:color="auto"/>
            <w:bottom w:val="none" w:sz="0" w:space="0" w:color="auto"/>
            <w:right w:val="none" w:sz="0" w:space="0" w:color="auto"/>
          </w:divBdr>
        </w:div>
      </w:divsChild>
    </w:div>
    <w:div w:id="934636180">
      <w:bodyDiv w:val="1"/>
      <w:marLeft w:val="0"/>
      <w:marRight w:val="0"/>
      <w:marTop w:val="0"/>
      <w:marBottom w:val="0"/>
      <w:divBdr>
        <w:top w:val="none" w:sz="0" w:space="0" w:color="auto"/>
        <w:left w:val="none" w:sz="0" w:space="0" w:color="auto"/>
        <w:bottom w:val="none" w:sz="0" w:space="0" w:color="auto"/>
        <w:right w:val="none" w:sz="0" w:space="0" w:color="auto"/>
      </w:divBdr>
      <w:divsChild>
        <w:div w:id="714164389">
          <w:marLeft w:val="0"/>
          <w:marRight w:val="0"/>
          <w:marTop w:val="0"/>
          <w:marBottom w:val="0"/>
          <w:divBdr>
            <w:top w:val="none" w:sz="0" w:space="0" w:color="auto"/>
            <w:left w:val="none" w:sz="0" w:space="0" w:color="auto"/>
            <w:bottom w:val="none" w:sz="0" w:space="0" w:color="auto"/>
            <w:right w:val="none" w:sz="0" w:space="0" w:color="auto"/>
          </w:divBdr>
        </w:div>
        <w:div w:id="1916233675">
          <w:marLeft w:val="0"/>
          <w:marRight w:val="0"/>
          <w:marTop w:val="0"/>
          <w:marBottom w:val="0"/>
          <w:divBdr>
            <w:top w:val="none" w:sz="0" w:space="0" w:color="auto"/>
            <w:left w:val="none" w:sz="0" w:space="0" w:color="auto"/>
            <w:bottom w:val="none" w:sz="0" w:space="0" w:color="auto"/>
            <w:right w:val="none" w:sz="0" w:space="0" w:color="auto"/>
          </w:divBdr>
        </w:div>
        <w:div w:id="1976715199">
          <w:marLeft w:val="0"/>
          <w:marRight w:val="0"/>
          <w:marTop w:val="0"/>
          <w:marBottom w:val="0"/>
          <w:divBdr>
            <w:top w:val="none" w:sz="0" w:space="0" w:color="auto"/>
            <w:left w:val="none" w:sz="0" w:space="0" w:color="auto"/>
            <w:bottom w:val="none" w:sz="0" w:space="0" w:color="auto"/>
            <w:right w:val="none" w:sz="0" w:space="0" w:color="auto"/>
          </w:divBdr>
        </w:div>
        <w:div w:id="268122921">
          <w:marLeft w:val="0"/>
          <w:marRight w:val="0"/>
          <w:marTop w:val="0"/>
          <w:marBottom w:val="0"/>
          <w:divBdr>
            <w:top w:val="none" w:sz="0" w:space="0" w:color="auto"/>
            <w:left w:val="none" w:sz="0" w:space="0" w:color="auto"/>
            <w:bottom w:val="none" w:sz="0" w:space="0" w:color="auto"/>
            <w:right w:val="none" w:sz="0" w:space="0" w:color="auto"/>
          </w:divBdr>
        </w:div>
        <w:div w:id="745764846">
          <w:marLeft w:val="0"/>
          <w:marRight w:val="0"/>
          <w:marTop w:val="0"/>
          <w:marBottom w:val="0"/>
          <w:divBdr>
            <w:top w:val="none" w:sz="0" w:space="0" w:color="auto"/>
            <w:left w:val="none" w:sz="0" w:space="0" w:color="auto"/>
            <w:bottom w:val="none" w:sz="0" w:space="0" w:color="auto"/>
            <w:right w:val="none" w:sz="0" w:space="0" w:color="auto"/>
          </w:divBdr>
        </w:div>
        <w:div w:id="75907729">
          <w:marLeft w:val="0"/>
          <w:marRight w:val="0"/>
          <w:marTop w:val="0"/>
          <w:marBottom w:val="0"/>
          <w:divBdr>
            <w:top w:val="none" w:sz="0" w:space="0" w:color="auto"/>
            <w:left w:val="none" w:sz="0" w:space="0" w:color="auto"/>
            <w:bottom w:val="none" w:sz="0" w:space="0" w:color="auto"/>
            <w:right w:val="none" w:sz="0" w:space="0" w:color="auto"/>
          </w:divBdr>
        </w:div>
        <w:div w:id="1098597217">
          <w:marLeft w:val="0"/>
          <w:marRight w:val="0"/>
          <w:marTop w:val="0"/>
          <w:marBottom w:val="0"/>
          <w:divBdr>
            <w:top w:val="none" w:sz="0" w:space="0" w:color="auto"/>
            <w:left w:val="none" w:sz="0" w:space="0" w:color="auto"/>
            <w:bottom w:val="none" w:sz="0" w:space="0" w:color="auto"/>
            <w:right w:val="none" w:sz="0" w:space="0" w:color="auto"/>
          </w:divBdr>
        </w:div>
        <w:div w:id="20060089">
          <w:marLeft w:val="0"/>
          <w:marRight w:val="0"/>
          <w:marTop w:val="0"/>
          <w:marBottom w:val="0"/>
          <w:divBdr>
            <w:top w:val="none" w:sz="0" w:space="0" w:color="auto"/>
            <w:left w:val="none" w:sz="0" w:space="0" w:color="auto"/>
            <w:bottom w:val="none" w:sz="0" w:space="0" w:color="auto"/>
            <w:right w:val="none" w:sz="0" w:space="0" w:color="auto"/>
          </w:divBdr>
        </w:div>
        <w:div w:id="326590937">
          <w:marLeft w:val="0"/>
          <w:marRight w:val="0"/>
          <w:marTop w:val="0"/>
          <w:marBottom w:val="0"/>
          <w:divBdr>
            <w:top w:val="none" w:sz="0" w:space="0" w:color="auto"/>
            <w:left w:val="none" w:sz="0" w:space="0" w:color="auto"/>
            <w:bottom w:val="none" w:sz="0" w:space="0" w:color="auto"/>
            <w:right w:val="none" w:sz="0" w:space="0" w:color="auto"/>
          </w:divBdr>
        </w:div>
        <w:div w:id="1728186515">
          <w:marLeft w:val="0"/>
          <w:marRight w:val="0"/>
          <w:marTop w:val="0"/>
          <w:marBottom w:val="0"/>
          <w:divBdr>
            <w:top w:val="none" w:sz="0" w:space="0" w:color="auto"/>
            <w:left w:val="none" w:sz="0" w:space="0" w:color="auto"/>
            <w:bottom w:val="none" w:sz="0" w:space="0" w:color="auto"/>
            <w:right w:val="none" w:sz="0" w:space="0" w:color="auto"/>
          </w:divBdr>
        </w:div>
        <w:div w:id="78868247">
          <w:marLeft w:val="0"/>
          <w:marRight w:val="0"/>
          <w:marTop w:val="0"/>
          <w:marBottom w:val="0"/>
          <w:divBdr>
            <w:top w:val="none" w:sz="0" w:space="0" w:color="auto"/>
            <w:left w:val="none" w:sz="0" w:space="0" w:color="auto"/>
            <w:bottom w:val="none" w:sz="0" w:space="0" w:color="auto"/>
            <w:right w:val="none" w:sz="0" w:space="0" w:color="auto"/>
          </w:divBdr>
        </w:div>
        <w:div w:id="1886716559">
          <w:marLeft w:val="0"/>
          <w:marRight w:val="0"/>
          <w:marTop w:val="0"/>
          <w:marBottom w:val="0"/>
          <w:divBdr>
            <w:top w:val="none" w:sz="0" w:space="0" w:color="auto"/>
            <w:left w:val="none" w:sz="0" w:space="0" w:color="auto"/>
            <w:bottom w:val="none" w:sz="0" w:space="0" w:color="auto"/>
            <w:right w:val="none" w:sz="0" w:space="0" w:color="auto"/>
          </w:divBdr>
        </w:div>
        <w:div w:id="566570786">
          <w:marLeft w:val="0"/>
          <w:marRight w:val="0"/>
          <w:marTop w:val="0"/>
          <w:marBottom w:val="0"/>
          <w:divBdr>
            <w:top w:val="none" w:sz="0" w:space="0" w:color="auto"/>
            <w:left w:val="none" w:sz="0" w:space="0" w:color="auto"/>
            <w:bottom w:val="none" w:sz="0" w:space="0" w:color="auto"/>
            <w:right w:val="none" w:sz="0" w:space="0" w:color="auto"/>
          </w:divBdr>
        </w:div>
      </w:divsChild>
    </w:div>
    <w:div w:id="1374504423">
      <w:bodyDiv w:val="1"/>
      <w:marLeft w:val="0"/>
      <w:marRight w:val="0"/>
      <w:marTop w:val="0"/>
      <w:marBottom w:val="0"/>
      <w:divBdr>
        <w:top w:val="none" w:sz="0" w:space="0" w:color="auto"/>
        <w:left w:val="none" w:sz="0" w:space="0" w:color="auto"/>
        <w:bottom w:val="none" w:sz="0" w:space="0" w:color="auto"/>
        <w:right w:val="none" w:sz="0" w:space="0" w:color="auto"/>
      </w:divBdr>
      <w:divsChild>
        <w:div w:id="2113552555">
          <w:marLeft w:val="0"/>
          <w:marRight w:val="0"/>
          <w:marTop w:val="0"/>
          <w:marBottom w:val="0"/>
          <w:divBdr>
            <w:top w:val="none" w:sz="0" w:space="0" w:color="auto"/>
            <w:left w:val="none" w:sz="0" w:space="0" w:color="auto"/>
            <w:bottom w:val="none" w:sz="0" w:space="0" w:color="auto"/>
            <w:right w:val="none" w:sz="0" w:space="0" w:color="auto"/>
          </w:divBdr>
        </w:div>
        <w:div w:id="1855726919">
          <w:marLeft w:val="0"/>
          <w:marRight w:val="0"/>
          <w:marTop w:val="0"/>
          <w:marBottom w:val="0"/>
          <w:divBdr>
            <w:top w:val="none" w:sz="0" w:space="0" w:color="auto"/>
            <w:left w:val="none" w:sz="0" w:space="0" w:color="auto"/>
            <w:bottom w:val="none" w:sz="0" w:space="0" w:color="auto"/>
            <w:right w:val="none" w:sz="0" w:space="0" w:color="auto"/>
          </w:divBdr>
        </w:div>
        <w:div w:id="702480626">
          <w:marLeft w:val="0"/>
          <w:marRight w:val="0"/>
          <w:marTop w:val="0"/>
          <w:marBottom w:val="0"/>
          <w:divBdr>
            <w:top w:val="none" w:sz="0" w:space="0" w:color="auto"/>
            <w:left w:val="none" w:sz="0" w:space="0" w:color="auto"/>
            <w:bottom w:val="none" w:sz="0" w:space="0" w:color="auto"/>
            <w:right w:val="none" w:sz="0" w:space="0" w:color="auto"/>
          </w:divBdr>
        </w:div>
        <w:div w:id="1062410692">
          <w:marLeft w:val="0"/>
          <w:marRight w:val="0"/>
          <w:marTop w:val="0"/>
          <w:marBottom w:val="0"/>
          <w:divBdr>
            <w:top w:val="none" w:sz="0" w:space="0" w:color="auto"/>
            <w:left w:val="none" w:sz="0" w:space="0" w:color="auto"/>
            <w:bottom w:val="none" w:sz="0" w:space="0" w:color="auto"/>
            <w:right w:val="none" w:sz="0" w:space="0" w:color="auto"/>
          </w:divBdr>
        </w:div>
        <w:div w:id="2059083606">
          <w:marLeft w:val="0"/>
          <w:marRight w:val="0"/>
          <w:marTop w:val="0"/>
          <w:marBottom w:val="0"/>
          <w:divBdr>
            <w:top w:val="none" w:sz="0" w:space="0" w:color="auto"/>
            <w:left w:val="none" w:sz="0" w:space="0" w:color="auto"/>
            <w:bottom w:val="none" w:sz="0" w:space="0" w:color="auto"/>
            <w:right w:val="none" w:sz="0" w:space="0" w:color="auto"/>
          </w:divBdr>
        </w:div>
        <w:div w:id="1012952017">
          <w:marLeft w:val="0"/>
          <w:marRight w:val="0"/>
          <w:marTop w:val="0"/>
          <w:marBottom w:val="0"/>
          <w:divBdr>
            <w:top w:val="none" w:sz="0" w:space="0" w:color="auto"/>
            <w:left w:val="none" w:sz="0" w:space="0" w:color="auto"/>
            <w:bottom w:val="none" w:sz="0" w:space="0" w:color="auto"/>
            <w:right w:val="none" w:sz="0" w:space="0" w:color="auto"/>
          </w:divBdr>
        </w:div>
        <w:div w:id="1671173824">
          <w:marLeft w:val="0"/>
          <w:marRight w:val="0"/>
          <w:marTop w:val="0"/>
          <w:marBottom w:val="0"/>
          <w:divBdr>
            <w:top w:val="none" w:sz="0" w:space="0" w:color="auto"/>
            <w:left w:val="none" w:sz="0" w:space="0" w:color="auto"/>
            <w:bottom w:val="none" w:sz="0" w:space="0" w:color="auto"/>
            <w:right w:val="none" w:sz="0" w:space="0" w:color="auto"/>
          </w:divBdr>
        </w:div>
        <w:div w:id="1571504121">
          <w:marLeft w:val="0"/>
          <w:marRight w:val="0"/>
          <w:marTop w:val="0"/>
          <w:marBottom w:val="0"/>
          <w:divBdr>
            <w:top w:val="none" w:sz="0" w:space="0" w:color="auto"/>
            <w:left w:val="none" w:sz="0" w:space="0" w:color="auto"/>
            <w:bottom w:val="none" w:sz="0" w:space="0" w:color="auto"/>
            <w:right w:val="none" w:sz="0" w:space="0" w:color="auto"/>
          </w:divBdr>
        </w:div>
        <w:div w:id="1211575429">
          <w:marLeft w:val="0"/>
          <w:marRight w:val="0"/>
          <w:marTop w:val="0"/>
          <w:marBottom w:val="0"/>
          <w:divBdr>
            <w:top w:val="none" w:sz="0" w:space="0" w:color="auto"/>
            <w:left w:val="none" w:sz="0" w:space="0" w:color="auto"/>
            <w:bottom w:val="none" w:sz="0" w:space="0" w:color="auto"/>
            <w:right w:val="none" w:sz="0" w:space="0" w:color="auto"/>
          </w:divBdr>
        </w:div>
        <w:div w:id="1825467896">
          <w:marLeft w:val="0"/>
          <w:marRight w:val="0"/>
          <w:marTop w:val="0"/>
          <w:marBottom w:val="0"/>
          <w:divBdr>
            <w:top w:val="none" w:sz="0" w:space="0" w:color="auto"/>
            <w:left w:val="none" w:sz="0" w:space="0" w:color="auto"/>
            <w:bottom w:val="none" w:sz="0" w:space="0" w:color="auto"/>
            <w:right w:val="none" w:sz="0" w:space="0" w:color="auto"/>
          </w:divBdr>
        </w:div>
        <w:div w:id="1594362087">
          <w:marLeft w:val="0"/>
          <w:marRight w:val="0"/>
          <w:marTop w:val="0"/>
          <w:marBottom w:val="0"/>
          <w:divBdr>
            <w:top w:val="none" w:sz="0" w:space="0" w:color="auto"/>
            <w:left w:val="none" w:sz="0" w:space="0" w:color="auto"/>
            <w:bottom w:val="none" w:sz="0" w:space="0" w:color="auto"/>
            <w:right w:val="none" w:sz="0" w:space="0" w:color="auto"/>
          </w:divBdr>
        </w:div>
        <w:div w:id="421335709">
          <w:marLeft w:val="0"/>
          <w:marRight w:val="0"/>
          <w:marTop w:val="0"/>
          <w:marBottom w:val="0"/>
          <w:divBdr>
            <w:top w:val="none" w:sz="0" w:space="0" w:color="auto"/>
            <w:left w:val="none" w:sz="0" w:space="0" w:color="auto"/>
            <w:bottom w:val="none" w:sz="0" w:space="0" w:color="auto"/>
            <w:right w:val="none" w:sz="0" w:space="0" w:color="auto"/>
          </w:divBdr>
        </w:div>
        <w:div w:id="587277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link.springer.com.simsrad.net.ocs.mq.edu.au/article/10.1007/BF022327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ublish.csiro.au/?paper=PP996049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eephys.oxfordjournals.org/content/26/11/1413.short"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cyberleninka.ru/article/n/variation-in-gas-exchange-characteristics-in-clones-of-eucalyptus-s-amaldulensis-under-varying-conditions-of-co-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63899-9F02-4187-A7D9-576F658AE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9</TotalTime>
  <Pages>5</Pages>
  <Words>9078</Words>
  <Characters>5174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60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1</cp:revision>
  <dcterms:created xsi:type="dcterms:W3CDTF">2015-03-16T02:09:00Z</dcterms:created>
  <dcterms:modified xsi:type="dcterms:W3CDTF">2015-03-2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